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a="http://schemas.openxmlformats.org/drawingml/2006/main" xmlns:pic="http://schemas.openxmlformats.org/drawingml/2006/picture" xmlns:a14="http://schemas.microsoft.com/office/drawing/2010/main"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3F6BB9" w:rsidP="003F6BB9" w:rsidRDefault="003F6BB9" w14:paraId="71CFA62D" w14:textId="77777777">
      <w:pPr>
        <w:pStyle w:val="Title"/>
      </w:pPr>
      <w:r w:rsidRPr="00FE5EB2">
        <w:t>Factors Influencing the Transmission of Influenza</w:t>
      </w:r>
    </w:p>
    <w:p w:rsidRPr="00F34796" w:rsidR="003F6BB9" w:rsidP="003F6BB9" w:rsidRDefault="003F6BB9" w14:paraId="462710D2" w14:textId="77777777">
      <w:pPr>
        <w:pStyle w:val="Subtitle"/>
        <w:rPr>
          <w:rStyle w:val="Strong"/>
          <w:b w:val="0"/>
          <w:bCs w:val="0"/>
          <w:i w:val="0"/>
          <w:iCs w:val="0"/>
          <w:sz w:val="28"/>
        </w:rPr>
      </w:pPr>
    </w:p>
    <w:p w:rsidRPr="00C36A27" w:rsidR="003F6BB9" w:rsidP="003F6BB9" w:rsidRDefault="003F6BB9" w14:paraId="63BD2785" w14:textId="77777777">
      <w:pPr>
        <w:pStyle w:val="Subtitle"/>
        <w:rPr>
          <w:rStyle w:val="Strong"/>
        </w:rPr>
      </w:pPr>
      <w:r w:rsidRPr="008614B8">
        <w:rPr>
          <w:rStyle w:val="Strong"/>
        </w:rPr>
        <w:t xml:space="preserve">Request for Office of Management and Budget Review and Approval for </w:t>
      </w:r>
      <w:r w:rsidRPr="00C36A27">
        <w:rPr>
          <w:rStyle w:val="Strong"/>
        </w:rPr>
        <w:t>Federally Sponsored Data Collection</w:t>
      </w:r>
    </w:p>
    <w:p w:rsidR="002F093A" w:rsidP="003F6BB9" w:rsidRDefault="002F093A" w14:paraId="0BBA9EA0" w14:textId="77777777">
      <w:pPr>
        <w:pStyle w:val="Subtitle"/>
        <w:rPr>
          <w:rStyle w:val="Strong"/>
        </w:rPr>
      </w:pPr>
    </w:p>
    <w:p w:rsidR="003F6BB9" w:rsidP="003F6BB9" w:rsidRDefault="002F093A" w14:paraId="6AA21459" w14:textId="238A139D">
      <w:pPr>
        <w:pStyle w:val="Subtitle"/>
        <w:rPr>
          <w:rStyle w:val="Strong"/>
        </w:rPr>
      </w:pPr>
      <w:r w:rsidRPr="002F093A">
        <w:rPr>
          <w:rStyle w:val="Strong"/>
        </w:rPr>
        <w:t>Section B. Data Collection Procedures</w:t>
      </w:r>
    </w:p>
    <w:p w:rsidR="007C63EC" w:rsidP="007C63EC" w:rsidRDefault="007C63EC" w14:paraId="031F24D0" w14:textId="5CD3EA92"/>
    <w:p w:rsidR="007C63EC" w:rsidP="007C63EC" w:rsidRDefault="007C63EC" w14:paraId="48DAC6EC" w14:textId="0C0E1B16"/>
    <w:p w:rsidR="007C63EC" w:rsidP="007C63EC" w:rsidRDefault="007C63EC" w14:paraId="1431DC2F" w14:textId="57D8AB99"/>
    <w:p w:rsidR="007C63EC" w:rsidP="007C63EC" w:rsidRDefault="007C63EC" w14:paraId="2E3BF316" w14:textId="34496F2E"/>
    <w:p w:rsidR="007C63EC" w:rsidP="007C63EC" w:rsidRDefault="007C63EC" w14:paraId="003AFBD3" w14:textId="71DB8565"/>
    <w:p w:rsidR="007C63EC" w:rsidP="007C63EC" w:rsidRDefault="007C63EC" w14:paraId="0D99794B" w14:textId="53CEEF03"/>
    <w:p w:rsidR="007C63EC" w:rsidP="007C63EC" w:rsidRDefault="007C63EC" w14:paraId="44B42BD8" w14:textId="4F02CA92"/>
    <w:p w:rsidR="007C63EC" w:rsidP="007C63EC" w:rsidRDefault="007C63EC" w14:paraId="3922195B" w14:textId="6C339B7C"/>
    <w:p w:rsidR="007C63EC" w:rsidP="007C63EC" w:rsidRDefault="007C63EC" w14:paraId="12E0E5AD" w14:textId="58D7DA9D"/>
    <w:p w:rsidR="007C63EC" w:rsidP="007C63EC" w:rsidRDefault="007C63EC" w14:paraId="6BEA9EC9" w14:textId="22DA787C"/>
    <w:p w:rsidR="007C63EC" w:rsidP="007C63EC" w:rsidRDefault="007C63EC" w14:paraId="324D0371" w14:textId="4F89CA16"/>
    <w:p w:rsidR="007C63EC" w:rsidP="007C63EC" w:rsidRDefault="007C63EC" w14:paraId="741A8522" w14:textId="38724CB5"/>
    <w:p w:rsidR="007C63EC" w:rsidP="007C63EC" w:rsidRDefault="007C63EC" w14:paraId="13F59033" w14:textId="4EA9C334"/>
    <w:p w:rsidR="007C63EC" w:rsidP="007C63EC" w:rsidRDefault="007C63EC" w14:paraId="61B27117" w14:textId="15A958F9"/>
    <w:p w:rsidR="007C63EC" w:rsidP="007C63EC" w:rsidRDefault="007C63EC" w14:paraId="1CC7053A" w14:textId="1A204176"/>
    <w:p w:rsidR="007C63EC" w:rsidP="007C63EC" w:rsidRDefault="007C63EC" w14:paraId="627C18F7" w14:textId="4DD6B869"/>
    <w:p w:rsidRPr="007C63EC" w:rsidR="007C63EC" w:rsidP="007C63EC" w:rsidRDefault="007C63EC" w14:paraId="416D7793" w14:textId="77777777"/>
    <w:p w:rsidRPr="00AC78E1" w:rsidR="003F6BB9" w:rsidP="003F6BB9" w:rsidRDefault="003F6BB9" w14:paraId="3A0138BD" w14:textId="79728CA4">
      <w:pPr>
        <w:pStyle w:val="Subtitle"/>
        <w:rPr>
          <w:rStyle w:val="Strong"/>
          <w:b w:val="0"/>
          <w:bCs w:val="0"/>
          <w:i w:val="0"/>
          <w:iCs w:val="0"/>
          <w:color w:val="auto"/>
        </w:rPr>
      </w:pPr>
      <w:r w:rsidRPr="00AC78E1">
        <w:rPr>
          <w:rStyle w:val="Strong"/>
          <w:b w:val="0"/>
          <w:bCs w:val="0"/>
          <w:i w:val="0"/>
          <w:iCs w:val="0"/>
          <w:color w:val="auto"/>
        </w:rPr>
        <w:t>William G. Lindsley, PhD</w:t>
      </w:r>
      <w:r w:rsidRPr="00AC78E1" w:rsidR="002F093A">
        <w:rPr>
          <w:rStyle w:val="Strong"/>
          <w:b w:val="0"/>
          <w:bCs w:val="0"/>
          <w:i w:val="0"/>
          <w:iCs w:val="0"/>
          <w:color w:val="auto"/>
        </w:rPr>
        <w:t>/Project Officer</w:t>
      </w:r>
    </w:p>
    <w:p w:rsidRPr="00AC78E1" w:rsidR="00136EB3" w:rsidP="00136EB3" w:rsidRDefault="00136EB3" w14:paraId="5BEA8B51" w14:textId="77777777">
      <w:pPr>
        <w:rPr>
          <w:rStyle w:val="Strong"/>
          <w:rFonts w:asciiTheme="majorHAnsi" w:hAnsiTheme="majorHAnsi"/>
          <w:b w:val="0"/>
          <w:bCs w:val="0"/>
          <w:sz w:val="24"/>
          <w:szCs w:val="24"/>
        </w:rPr>
      </w:pPr>
      <w:r w:rsidRPr="00AC78E1">
        <w:rPr>
          <w:rStyle w:val="Strong"/>
          <w:rFonts w:asciiTheme="majorHAnsi" w:hAnsiTheme="majorHAnsi"/>
          <w:b w:val="0"/>
          <w:bCs w:val="0"/>
          <w:sz w:val="24"/>
          <w:szCs w:val="24"/>
        </w:rPr>
        <w:t>Research Biomedical Engineer</w:t>
      </w:r>
    </w:p>
    <w:p w:rsidRPr="00AC78E1" w:rsidR="003F6BB9" w:rsidP="003F6BB9" w:rsidRDefault="003F6BB9" w14:paraId="4FEF8867" w14:textId="77777777">
      <w:pPr>
        <w:pStyle w:val="Subtitle"/>
        <w:rPr>
          <w:rStyle w:val="Strong"/>
          <w:b w:val="0"/>
          <w:bCs w:val="0"/>
          <w:i w:val="0"/>
          <w:iCs w:val="0"/>
          <w:color w:val="auto"/>
        </w:rPr>
      </w:pPr>
      <w:r w:rsidRPr="00AC78E1">
        <w:rPr>
          <w:rStyle w:val="Strong"/>
          <w:b w:val="0"/>
          <w:bCs w:val="0"/>
          <w:i w:val="0"/>
          <w:iCs w:val="0"/>
          <w:color w:val="auto"/>
        </w:rPr>
        <w:t xml:space="preserve">National Institute for Occupational Safety and Health </w:t>
      </w:r>
    </w:p>
    <w:p w:rsidRPr="00AC78E1" w:rsidR="003F6BB9" w:rsidP="003F6BB9" w:rsidRDefault="003F6BB9" w14:paraId="3350B96D" w14:textId="77777777">
      <w:pPr>
        <w:pStyle w:val="Subtitle"/>
        <w:rPr>
          <w:rStyle w:val="Strong"/>
          <w:b w:val="0"/>
          <w:bCs w:val="0"/>
          <w:i w:val="0"/>
          <w:iCs w:val="0"/>
          <w:color w:val="auto"/>
        </w:rPr>
      </w:pPr>
      <w:r w:rsidRPr="00AC78E1">
        <w:rPr>
          <w:rStyle w:val="Strong"/>
          <w:b w:val="0"/>
          <w:bCs w:val="0"/>
          <w:i w:val="0"/>
          <w:iCs w:val="0"/>
          <w:color w:val="auto"/>
        </w:rPr>
        <w:t xml:space="preserve">1095 Willowdale Rd. M/S 4020 </w:t>
      </w:r>
    </w:p>
    <w:p w:rsidRPr="00AC78E1" w:rsidR="003F6BB9" w:rsidP="003F6BB9" w:rsidRDefault="003F6BB9" w14:paraId="3AE6548D" w14:textId="77777777">
      <w:pPr>
        <w:pStyle w:val="Subtitle"/>
        <w:rPr>
          <w:rStyle w:val="Strong"/>
          <w:b w:val="0"/>
          <w:bCs w:val="0"/>
          <w:i w:val="0"/>
          <w:iCs w:val="0"/>
          <w:color w:val="auto"/>
        </w:rPr>
      </w:pPr>
      <w:r w:rsidRPr="00AC78E1">
        <w:rPr>
          <w:rStyle w:val="Strong"/>
          <w:b w:val="0"/>
          <w:bCs w:val="0"/>
          <w:i w:val="0"/>
          <w:iCs w:val="0"/>
          <w:color w:val="auto"/>
        </w:rPr>
        <w:t xml:space="preserve">Morgantown, WV 26505 </w:t>
      </w:r>
    </w:p>
    <w:p w:rsidRPr="00AC78E1" w:rsidR="003F6BB9" w:rsidP="003F6BB9" w:rsidRDefault="003F6BB9" w14:paraId="314689C7" w14:textId="77777777">
      <w:pPr>
        <w:pStyle w:val="Subtitle"/>
        <w:rPr>
          <w:rStyle w:val="Strong"/>
          <w:b w:val="0"/>
          <w:bCs w:val="0"/>
          <w:i w:val="0"/>
          <w:iCs w:val="0"/>
          <w:color w:val="auto"/>
        </w:rPr>
      </w:pPr>
      <w:r w:rsidRPr="00AC78E1">
        <w:rPr>
          <w:rStyle w:val="Strong"/>
          <w:b w:val="0"/>
          <w:bCs w:val="0"/>
          <w:i w:val="0"/>
          <w:iCs w:val="0"/>
          <w:color w:val="auto"/>
        </w:rPr>
        <w:t>wlindsley@cdc.gov</w:t>
      </w:r>
    </w:p>
    <w:p w:rsidRPr="00AC78E1" w:rsidR="002F093A" w:rsidP="003F6BB9" w:rsidRDefault="002F093A" w14:paraId="46077863" w14:textId="77777777">
      <w:pPr>
        <w:pStyle w:val="Subtitle"/>
        <w:rPr>
          <w:rStyle w:val="Strong"/>
          <w:b w:val="0"/>
          <w:bCs w:val="0"/>
          <w:i w:val="0"/>
          <w:iCs w:val="0"/>
          <w:color w:val="auto"/>
        </w:rPr>
      </w:pPr>
      <w:r w:rsidRPr="00AC78E1">
        <w:rPr>
          <w:rStyle w:val="Strong"/>
          <w:b w:val="0"/>
          <w:bCs w:val="0"/>
          <w:i w:val="0"/>
          <w:iCs w:val="0"/>
          <w:color w:val="auto"/>
        </w:rPr>
        <w:t xml:space="preserve">Work: </w:t>
      </w:r>
      <w:r w:rsidRPr="00AC78E1" w:rsidR="003F6BB9">
        <w:rPr>
          <w:rStyle w:val="Strong"/>
          <w:b w:val="0"/>
          <w:bCs w:val="0"/>
          <w:i w:val="0"/>
          <w:iCs w:val="0"/>
          <w:color w:val="auto"/>
        </w:rPr>
        <w:t>304-285-6336</w:t>
      </w:r>
      <w:r w:rsidRPr="00AC78E1">
        <w:rPr>
          <w:rStyle w:val="Strong"/>
          <w:b w:val="0"/>
          <w:bCs w:val="0"/>
          <w:i w:val="0"/>
          <w:iCs w:val="0"/>
          <w:color w:val="auto"/>
        </w:rPr>
        <w:t>; Fax 304-285-6395</w:t>
      </w:r>
    </w:p>
    <w:p w:rsidRPr="00AC78E1" w:rsidR="00E45344" w:rsidP="003F6BB9" w:rsidRDefault="00E45344" w14:paraId="5B45BA45" w14:textId="77777777">
      <w:pPr>
        <w:pStyle w:val="Subtitle"/>
        <w:rPr>
          <w:rStyle w:val="Strong"/>
          <w:b w:val="0"/>
          <w:bCs w:val="0"/>
          <w:i w:val="0"/>
          <w:iCs w:val="0"/>
          <w:color w:val="auto"/>
        </w:rPr>
      </w:pPr>
    </w:p>
    <w:p w:rsidRPr="00AC78E1" w:rsidR="003F6BB9" w:rsidP="003F6BB9" w:rsidRDefault="002F093A" w14:paraId="7A2067FD" w14:textId="5D3250B1">
      <w:pPr>
        <w:pStyle w:val="Subtitle"/>
        <w:rPr>
          <w:rStyle w:val="Strong"/>
          <w:b w:val="0"/>
          <w:bCs w:val="0"/>
          <w:i w:val="0"/>
          <w:iCs w:val="0"/>
          <w:color w:val="auto"/>
        </w:rPr>
      </w:pPr>
      <w:r w:rsidRPr="00AC78E1">
        <w:rPr>
          <w:rStyle w:val="Strong"/>
          <w:b w:val="0"/>
          <w:bCs w:val="0"/>
          <w:i w:val="0"/>
          <w:iCs w:val="0"/>
          <w:color w:val="auto"/>
        </w:rPr>
        <w:t>February 1</w:t>
      </w:r>
      <w:r w:rsidRPr="00AC78E1" w:rsidR="00E45344">
        <w:rPr>
          <w:rStyle w:val="Strong"/>
          <w:b w:val="0"/>
          <w:bCs w:val="0"/>
          <w:i w:val="0"/>
          <w:iCs w:val="0"/>
          <w:color w:val="auto"/>
        </w:rPr>
        <w:t>6</w:t>
      </w:r>
      <w:r w:rsidRPr="00AC78E1">
        <w:rPr>
          <w:rStyle w:val="Strong"/>
          <w:b w:val="0"/>
          <w:bCs w:val="0"/>
          <w:i w:val="0"/>
          <w:iCs w:val="0"/>
          <w:color w:val="auto"/>
        </w:rPr>
        <w:t>, 2021</w:t>
      </w:r>
    </w:p>
    <w:p w:rsidRPr="00E45344" w:rsidR="00E45344" w:rsidP="007C63EC" w:rsidRDefault="00E45344" w14:paraId="7D75100D" w14:textId="1F911DAB">
      <w:pPr>
        <w:spacing w:after="200"/>
        <w:jc w:val="left"/>
      </w:pPr>
      <w:r>
        <w:br w:type="page"/>
      </w:r>
    </w:p>
    <w:bookmarkStart w:name="_Toc165106524" w:displacedByCustomXml="next" w:id="0"/>
    <w:bookmarkStart w:name="_Toc386466926" w:displacedByCustomXml="next" w:id="1"/>
    <w:sdt>
      <w:sdtPr>
        <w:rPr>
          <w:rFonts w:asciiTheme="minorHAnsi" w:hAnsiTheme="minorHAnsi" w:eastAsiaTheme="minorEastAsia" w:cstheme="minorBidi"/>
          <w:b w:val="0"/>
          <w:bCs w:val="0"/>
          <w:color w:val="auto"/>
          <w:sz w:val="22"/>
          <w:szCs w:val="22"/>
        </w:rPr>
        <w:id w:val="-1906989505"/>
        <w:docPartObj>
          <w:docPartGallery w:val="Table of Contents"/>
          <w:docPartUnique/>
        </w:docPartObj>
      </w:sdtPr>
      <w:sdtEndPr>
        <w:rPr>
          <w:noProof/>
        </w:rPr>
      </w:sdtEndPr>
      <w:sdtContent>
        <w:p w:rsidR="004E1E5E" w:rsidRDefault="004E1E5E" w14:paraId="1F0A8A94" w14:textId="77777777">
          <w:pPr>
            <w:pStyle w:val="TOCHeading"/>
          </w:pPr>
          <w:r>
            <w:t>Table of Contents</w:t>
          </w:r>
        </w:p>
        <w:p w:rsidR="008D2459" w:rsidRDefault="004E1E5E" w14:paraId="72731778" w14:textId="77777777">
          <w:pPr>
            <w:pStyle w:val="TOC1"/>
            <w:tabs>
              <w:tab w:val="right" w:leader="dot" w:pos="8630"/>
            </w:tabs>
            <w:rPr>
              <w:noProof/>
            </w:rPr>
          </w:pPr>
          <w:r>
            <w:fldChar w:fldCharType="begin"/>
          </w:r>
          <w:r>
            <w:instrText xml:space="preserve"> TOC \o "1-3" \h \z \u </w:instrText>
          </w:r>
          <w:r>
            <w:fldChar w:fldCharType="separate"/>
          </w:r>
          <w:hyperlink w:history="1" w:anchor="_Toc475005257">
            <w:r w:rsidRPr="0084559E" w:rsidR="008D2459">
              <w:rPr>
                <w:rStyle w:val="Hyperlink"/>
                <w:noProof/>
              </w:rPr>
              <w:t>Section B. Data Collection Procedures</w:t>
            </w:r>
            <w:r w:rsidR="008D2459">
              <w:rPr>
                <w:noProof/>
                <w:webHidden/>
              </w:rPr>
              <w:tab/>
            </w:r>
            <w:r w:rsidR="008D2459">
              <w:rPr>
                <w:noProof/>
                <w:webHidden/>
              </w:rPr>
              <w:fldChar w:fldCharType="begin"/>
            </w:r>
            <w:r w:rsidR="008D2459">
              <w:rPr>
                <w:noProof/>
                <w:webHidden/>
              </w:rPr>
              <w:instrText xml:space="preserve"> PAGEREF _Toc475005257 \h </w:instrText>
            </w:r>
            <w:r w:rsidR="008D2459">
              <w:rPr>
                <w:noProof/>
                <w:webHidden/>
              </w:rPr>
            </w:r>
            <w:r w:rsidR="008D2459">
              <w:rPr>
                <w:noProof/>
                <w:webHidden/>
              </w:rPr>
              <w:fldChar w:fldCharType="separate"/>
            </w:r>
            <w:r w:rsidR="008D2459">
              <w:rPr>
                <w:noProof/>
                <w:webHidden/>
              </w:rPr>
              <w:t>1</w:t>
            </w:r>
            <w:r w:rsidR="008D2459">
              <w:rPr>
                <w:noProof/>
                <w:webHidden/>
              </w:rPr>
              <w:fldChar w:fldCharType="end"/>
            </w:r>
          </w:hyperlink>
        </w:p>
        <w:p w:rsidR="008D2459" w:rsidRDefault="00C2307C" w14:paraId="44585047" w14:textId="77777777">
          <w:pPr>
            <w:pStyle w:val="TOC2"/>
            <w:tabs>
              <w:tab w:val="right" w:leader="dot" w:pos="8630"/>
            </w:tabs>
            <w:rPr>
              <w:noProof/>
            </w:rPr>
          </w:pPr>
          <w:hyperlink w:history="1" w:anchor="_Toc475005258">
            <w:r w:rsidRPr="0084559E" w:rsidR="008D2459">
              <w:rPr>
                <w:rStyle w:val="Hyperlink"/>
                <w:noProof/>
              </w:rPr>
              <w:t>B1. Respondent Universe and Sampling Methods</w:t>
            </w:r>
            <w:r w:rsidR="008D2459">
              <w:rPr>
                <w:noProof/>
                <w:webHidden/>
              </w:rPr>
              <w:tab/>
            </w:r>
            <w:r w:rsidR="008D2459">
              <w:rPr>
                <w:noProof/>
                <w:webHidden/>
              </w:rPr>
              <w:fldChar w:fldCharType="begin"/>
            </w:r>
            <w:r w:rsidR="008D2459">
              <w:rPr>
                <w:noProof/>
                <w:webHidden/>
              </w:rPr>
              <w:instrText xml:space="preserve"> PAGEREF _Toc475005258 \h </w:instrText>
            </w:r>
            <w:r w:rsidR="008D2459">
              <w:rPr>
                <w:noProof/>
                <w:webHidden/>
              </w:rPr>
            </w:r>
            <w:r w:rsidR="008D2459">
              <w:rPr>
                <w:noProof/>
                <w:webHidden/>
              </w:rPr>
              <w:fldChar w:fldCharType="separate"/>
            </w:r>
            <w:r w:rsidR="008D2459">
              <w:rPr>
                <w:noProof/>
                <w:webHidden/>
              </w:rPr>
              <w:t>1</w:t>
            </w:r>
            <w:r w:rsidR="008D2459">
              <w:rPr>
                <w:noProof/>
                <w:webHidden/>
              </w:rPr>
              <w:fldChar w:fldCharType="end"/>
            </w:r>
          </w:hyperlink>
        </w:p>
        <w:p w:rsidR="008D2459" w:rsidRDefault="00C2307C" w14:paraId="0B0C8D09" w14:textId="77777777">
          <w:pPr>
            <w:pStyle w:val="TOC2"/>
            <w:tabs>
              <w:tab w:val="right" w:leader="dot" w:pos="8630"/>
            </w:tabs>
            <w:rPr>
              <w:noProof/>
            </w:rPr>
          </w:pPr>
          <w:hyperlink w:history="1" w:anchor="_Toc475005259">
            <w:r w:rsidRPr="0084559E" w:rsidR="008D2459">
              <w:rPr>
                <w:rStyle w:val="Hyperlink"/>
                <w:noProof/>
              </w:rPr>
              <w:t>B2. Procedures for the Collection of Information</w:t>
            </w:r>
            <w:r w:rsidR="008D2459">
              <w:rPr>
                <w:noProof/>
                <w:webHidden/>
              </w:rPr>
              <w:tab/>
            </w:r>
            <w:r w:rsidR="008D2459">
              <w:rPr>
                <w:noProof/>
                <w:webHidden/>
              </w:rPr>
              <w:fldChar w:fldCharType="begin"/>
            </w:r>
            <w:r w:rsidR="008D2459">
              <w:rPr>
                <w:noProof/>
                <w:webHidden/>
              </w:rPr>
              <w:instrText xml:space="preserve"> PAGEREF _Toc475005259 \h </w:instrText>
            </w:r>
            <w:r w:rsidR="008D2459">
              <w:rPr>
                <w:noProof/>
                <w:webHidden/>
              </w:rPr>
            </w:r>
            <w:r w:rsidR="008D2459">
              <w:rPr>
                <w:noProof/>
                <w:webHidden/>
              </w:rPr>
              <w:fldChar w:fldCharType="separate"/>
            </w:r>
            <w:r w:rsidR="008D2459">
              <w:rPr>
                <w:noProof/>
                <w:webHidden/>
              </w:rPr>
              <w:t>2</w:t>
            </w:r>
            <w:r w:rsidR="008D2459">
              <w:rPr>
                <w:noProof/>
                <w:webHidden/>
              </w:rPr>
              <w:fldChar w:fldCharType="end"/>
            </w:r>
          </w:hyperlink>
        </w:p>
        <w:p w:rsidR="008D2459" w:rsidRDefault="00C2307C" w14:paraId="7B8B528E" w14:textId="77777777">
          <w:pPr>
            <w:pStyle w:val="TOC3"/>
            <w:tabs>
              <w:tab w:val="right" w:leader="dot" w:pos="8630"/>
            </w:tabs>
            <w:rPr>
              <w:noProof/>
            </w:rPr>
          </w:pPr>
          <w:hyperlink w:history="1" w:anchor="_Toc475005260">
            <w:r w:rsidRPr="0084559E" w:rsidR="008D2459">
              <w:rPr>
                <w:rStyle w:val="Hyperlink"/>
                <w:noProof/>
              </w:rPr>
              <w:t>Informed consent form and health questionnaire</w:t>
            </w:r>
            <w:r w:rsidR="008D2459">
              <w:rPr>
                <w:noProof/>
                <w:webHidden/>
              </w:rPr>
              <w:tab/>
            </w:r>
            <w:r w:rsidR="008D2459">
              <w:rPr>
                <w:noProof/>
                <w:webHidden/>
              </w:rPr>
              <w:fldChar w:fldCharType="begin"/>
            </w:r>
            <w:r w:rsidR="008D2459">
              <w:rPr>
                <w:noProof/>
                <w:webHidden/>
              </w:rPr>
              <w:instrText xml:space="preserve"> PAGEREF _Toc475005260 \h </w:instrText>
            </w:r>
            <w:r w:rsidR="008D2459">
              <w:rPr>
                <w:noProof/>
                <w:webHidden/>
              </w:rPr>
            </w:r>
            <w:r w:rsidR="008D2459">
              <w:rPr>
                <w:noProof/>
                <w:webHidden/>
              </w:rPr>
              <w:fldChar w:fldCharType="separate"/>
            </w:r>
            <w:r w:rsidR="008D2459">
              <w:rPr>
                <w:noProof/>
                <w:webHidden/>
              </w:rPr>
              <w:t>2</w:t>
            </w:r>
            <w:r w:rsidR="008D2459">
              <w:rPr>
                <w:noProof/>
                <w:webHidden/>
              </w:rPr>
              <w:fldChar w:fldCharType="end"/>
            </w:r>
          </w:hyperlink>
        </w:p>
        <w:p w:rsidR="008D2459" w:rsidRDefault="00C2307C" w14:paraId="2AEB0BF2" w14:textId="77777777">
          <w:pPr>
            <w:pStyle w:val="TOC3"/>
            <w:tabs>
              <w:tab w:val="right" w:leader="dot" w:pos="8630"/>
            </w:tabs>
            <w:rPr>
              <w:noProof/>
            </w:rPr>
          </w:pPr>
          <w:hyperlink w:history="1" w:anchor="_Toc475005261">
            <w:r w:rsidRPr="0084559E" w:rsidR="008D2459">
              <w:rPr>
                <w:rStyle w:val="Hyperlink"/>
                <w:noProof/>
              </w:rPr>
              <w:t>Nasopharyngeal mucus collection</w:t>
            </w:r>
            <w:r w:rsidR="008D2459">
              <w:rPr>
                <w:noProof/>
                <w:webHidden/>
              </w:rPr>
              <w:tab/>
            </w:r>
            <w:r w:rsidR="008D2459">
              <w:rPr>
                <w:noProof/>
                <w:webHidden/>
              </w:rPr>
              <w:fldChar w:fldCharType="begin"/>
            </w:r>
            <w:r w:rsidR="008D2459">
              <w:rPr>
                <w:noProof/>
                <w:webHidden/>
              </w:rPr>
              <w:instrText xml:space="preserve"> PAGEREF _Toc475005261 \h </w:instrText>
            </w:r>
            <w:r w:rsidR="008D2459">
              <w:rPr>
                <w:noProof/>
                <w:webHidden/>
              </w:rPr>
            </w:r>
            <w:r w:rsidR="008D2459">
              <w:rPr>
                <w:noProof/>
                <w:webHidden/>
              </w:rPr>
              <w:fldChar w:fldCharType="separate"/>
            </w:r>
            <w:r w:rsidR="008D2459">
              <w:rPr>
                <w:noProof/>
                <w:webHidden/>
              </w:rPr>
              <w:t>2</w:t>
            </w:r>
            <w:r w:rsidR="008D2459">
              <w:rPr>
                <w:noProof/>
                <w:webHidden/>
              </w:rPr>
              <w:fldChar w:fldCharType="end"/>
            </w:r>
          </w:hyperlink>
        </w:p>
        <w:p w:rsidR="008D2459" w:rsidRDefault="00C2307C" w14:paraId="16360E38" w14:textId="77777777">
          <w:pPr>
            <w:pStyle w:val="TOC3"/>
            <w:tabs>
              <w:tab w:val="right" w:leader="dot" w:pos="8630"/>
            </w:tabs>
            <w:rPr>
              <w:noProof/>
            </w:rPr>
          </w:pPr>
          <w:hyperlink w:history="1" w:anchor="_Toc475005262">
            <w:r w:rsidRPr="0084559E" w:rsidR="008D2459">
              <w:rPr>
                <w:rStyle w:val="Hyperlink"/>
                <w:noProof/>
              </w:rPr>
              <w:t>Aerosol particle collection apparatus</w:t>
            </w:r>
            <w:r w:rsidR="008D2459">
              <w:rPr>
                <w:noProof/>
                <w:webHidden/>
              </w:rPr>
              <w:tab/>
            </w:r>
            <w:r w:rsidR="008D2459">
              <w:rPr>
                <w:noProof/>
                <w:webHidden/>
              </w:rPr>
              <w:fldChar w:fldCharType="begin"/>
            </w:r>
            <w:r w:rsidR="008D2459">
              <w:rPr>
                <w:noProof/>
                <w:webHidden/>
              </w:rPr>
              <w:instrText xml:space="preserve"> PAGEREF _Toc475005262 \h </w:instrText>
            </w:r>
            <w:r w:rsidR="008D2459">
              <w:rPr>
                <w:noProof/>
                <w:webHidden/>
              </w:rPr>
            </w:r>
            <w:r w:rsidR="008D2459">
              <w:rPr>
                <w:noProof/>
                <w:webHidden/>
              </w:rPr>
              <w:fldChar w:fldCharType="separate"/>
            </w:r>
            <w:r w:rsidR="008D2459">
              <w:rPr>
                <w:noProof/>
                <w:webHidden/>
              </w:rPr>
              <w:t>3</w:t>
            </w:r>
            <w:r w:rsidR="008D2459">
              <w:rPr>
                <w:noProof/>
                <w:webHidden/>
              </w:rPr>
              <w:fldChar w:fldCharType="end"/>
            </w:r>
          </w:hyperlink>
        </w:p>
        <w:p w:rsidR="008D2459" w:rsidRDefault="00C2307C" w14:paraId="32CC42E0" w14:textId="77777777">
          <w:pPr>
            <w:pStyle w:val="TOC3"/>
            <w:tabs>
              <w:tab w:val="right" w:leader="dot" w:pos="8630"/>
            </w:tabs>
            <w:rPr>
              <w:noProof/>
            </w:rPr>
          </w:pPr>
          <w:hyperlink w:history="1" w:anchor="_Toc475005263">
            <w:r w:rsidRPr="0084559E" w:rsidR="008D2459">
              <w:rPr>
                <w:rStyle w:val="Hyperlink"/>
                <w:noProof/>
              </w:rPr>
              <w:t>Blood collection</w:t>
            </w:r>
            <w:r w:rsidR="008D2459">
              <w:rPr>
                <w:noProof/>
                <w:webHidden/>
              </w:rPr>
              <w:tab/>
            </w:r>
            <w:r w:rsidR="008D2459">
              <w:rPr>
                <w:noProof/>
                <w:webHidden/>
              </w:rPr>
              <w:fldChar w:fldCharType="begin"/>
            </w:r>
            <w:r w:rsidR="008D2459">
              <w:rPr>
                <w:noProof/>
                <w:webHidden/>
              </w:rPr>
              <w:instrText xml:space="preserve"> PAGEREF _Toc475005263 \h </w:instrText>
            </w:r>
            <w:r w:rsidR="008D2459">
              <w:rPr>
                <w:noProof/>
                <w:webHidden/>
              </w:rPr>
            </w:r>
            <w:r w:rsidR="008D2459">
              <w:rPr>
                <w:noProof/>
                <w:webHidden/>
              </w:rPr>
              <w:fldChar w:fldCharType="separate"/>
            </w:r>
            <w:r w:rsidR="008D2459">
              <w:rPr>
                <w:noProof/>
                <w:webHidden/>
              </w:rPr>
              <w:t>4</w:t>
            </w:r>
            <w:r w:rsidR="008D2459">
              <w:rPr>
                <w:noProof/>
                <w:webHidden/>
              </w:rPr>
              <w:fldChar w:fldCharType="end"/>
            </w:r>
          </w:hyperlink>
        </w:p>
        <w:p w:rsidR="008D2459" w:rsidRDefault="00C2307C" w14:paraId="612E5E9E" w14:textId="77777777">
          <w:pPr>
            <w:pStyle w:val="TOC3"/>
            <w:tabs>
              <w:tab w:val="right" w:leader="dot" w:pos="8630"/>
            </w:tabs>
            <w:rPr>
              <w:noProof/>
            </w:rPr>
          </w:pPr>
          <w:hyperlink w:history="1" w:anchor="_Toc475005264">
            <w:r w:rsidRPr="0084559E" w:rsidR="008D2459">
              <w:rPr>
                <w:rStyle w:val="Hyperlink"/>
                <w:noProof/>
              </w:rPr>
              <w:t>Analysis of airborne particles from breathing and coughing</w:t>
            </w:r>
            <w:r w:rsidR="008D2459">
              <w:rPr>
                <w:noProof/>
                <w:webHidden/>
              </w:rPr>
              <w:tab/>
            </w:r>
            <w:r w:rsidR="008D2459">
              <w:rPr>
                <w:noProof/>
                <w:webHidden/>
              </w:rPr>
              <w:fldChar w:fldCharType="begin"/>
            </w:r>
            <w:r w:rsidR="008D2459">
              <w:rPr>
                <w:noProof/>
                <w:webHidden/>
              </w:rPr>
              <w:instrText xml:space="preserve"> PAGEREF _Toc475005264 \h </w:instrText>
            </w:r>
            <w:r w:rsidR="008D2459">
              <w:rPr>
                <w:noProof/>
                <w:webHidden/>
              </w:rPr>
            </w:r>
            <w:r w:rsidR="008D2459">
              <w:rPr>
                <w:noProof/>
                <w:webHidden/>
              </w:rPr>
              <w:fldChar w:fldCharType="separate"/>
            </w:r>
            <w:r w:rsidR="008D2459">
              <w:rPr>
                <w:noProof/>
                <w:webHidden/>
              </w:rPr>
              <w:t>4</w:t>
            </w:r>
            <w:r w:rsidR="008D2459">
              <w:rPr>
                <w:noProof/>
                <w:webHidden/>
              </w:rPr>
              <w:fldChar w:fldCharType="end"/>
            </w:r>
          </w:hyperlink>
        </w:p>
        <w:p w:rsidR="008D2459" w:rsidRDefault="00C2307C" w14:paraId="4AF0CC08" w14:textId="77777777">
          <w:pPr>
            <w:pStyle w:val="TOC3"/>
            <w:tabs>
              <w:tab w:val="right" w:leader="dot" w:pos="8630"/>
            </w:tabs>
            <w:rPr>
              <w:noProof/>
            </w:rPr>
          </w:pPr>
          <w:hyperlink w:history="1" w:anchor="_Toc475005265">
            <w:r w:rsidRPr="0084559E" w:rsidR="008D2459">
              <w:rPr>
                <w:rStyle w:val="Hyperlink"/>
                <w:noProof/>
              </w:rPr>
              <w:t>Analysis of blood samples</w:t>
            </w:r>
            <w:r w:rsidR="008D2459">
              <w:rPr>
                <w:noProof/>
                <w:webHidden/>
              </w:rPr>
              <w:tab/>
            </w:r>
            <w:r w:rsidR="008D2459">
              <w:rPr>
                <w:noProof/>
                <w:webHidden/>
              </w:rPr>
              <w:fldChar w:fldCharType="begin"/>
            </w:r>
            <w:r w:rsidR="008D2459">
              <w:rPr>
                <w:noProof/>
                <w:webHidden/>
              </w:rPr>
              <w:instrText xml:space="preserve"> PAGEREF _Toc475005265 \h </w:instrText>
            </w:r>
            <w:r w:rsidR="008D2459">
              <w:rPr>
                <w:noProof/>
                <w:webHidden/>
              </w:rPr>
            </w:r>
            <w:r w:rsidR="008D2459">
              <w:rPr>
                <w:noProof/>
                <w:webHidden/>
              </w:rPr>
              <w:fldChar w:fldCharType="separate"/>
            </w:r>
            <w:r w:rsidR="008D2459">
              <w:rPr>
                <w:noProof/>
                <w:webHidden/>
              </w:rPr>
              <w:t>4</w:t>
            </w:r>
            <w:r w:rsidR="008D2459">
              <w:rPr>
                <w:noProof/>
                <w:webHidden/>
              </w:rPr>
              <w:fldChar w:fldCharType="end"/>
            </w:r>
          </w:hyperlink>
        </w:p>
        <w:p w:rsidR="008D2459" w:rsidRDefault="00C2307C" w14:paraId="12D039AF" w14:textId="77777777">
          <w:pPr>
            <w:pStyle w:val="TOC2"/>
            <w:tabs>
              <w:tab w:val="right" w:leader="dot" w:pos="8630"/>
            </w:tabs>
            <w:rPr>
              <w:noProof/>
            </w:rPr>
          </w:pPr>
          <w:hyperlink w:history="1" w:anchor="_Toc475005266">
            <w:r w:rsidRPr="0084559E" w:rsidR="008D2459">
              <w:rPr>
                <w:rStyle w:val="Hyperlink"/>
                <w:noProof/>
              </w:rPr>
              <w:t>B3. Methods to Maximize Response Rates and Deal with No Response</w:t>
            </w:r>
            <w:r w:rsidR="008D2459">
              <w:rPr>
                <w:noProof/>
                <w:webHidden/>
              </w:rPr>
              <w:tab/>
            </w:r>
            <w:r w:rsidR="008D2459">
              <w:rPr>
                <w:noProof/>
                <w:webHidden/>
              </w:rPr>
              <w:fldChar w:fldCharType="begin"/>
            </w:r>
            <w:r w:rsidR="008D2459">
              <w:rPr>
                <w:noProof/>
                <w:webHidden/>
              </w:rPr>
              <w:instrText xml:space="preserve"> PAGEREF _Toc475005266 \h </w:instrText>
            </w:r>
            <w:r w:rsidR="008D2459">
              <w:rPr>
                <w:noProof/>
                <w:webHidden/>
              </w:rPr>
            </w:r>
            <w:r w:rsidR="008D2459">
              <w:rPr>
                <w:noProof/>
                <w:webHidden/>
              </w:rPr>
              <w:fldChar w:fldCharType="separate"/>
            </w:r>
            <w:r w:rsidR="008D2459">
              <w:rPr>
                <w:noProof/>
                <w:webHidden/>
              </w:rPr>
              <w:t>4</w:t>
            </w:r>
            <w:r w:rsidR="008D2459">
              <w:rPr>
                <w:noProof/>
                <w:webHidden/>
              </w:rPr>
              <w:fldChar w:fldCharType="end"/>
            </w:r>
          </w:hyperlink>
        </w:p>
        <w:p w:rsidR="008D2459" w:rsidRDefault="00C2307C" w14:paraId="59419BD4" w14:textId="77777777">
          <w:pPr>
            <w:pStyle w:val="TOC2"/>
            <w:tabs>
              <w:tab w:val="right" w:leader="dot" w:pos="8630"/>
            </w:tabs>
            <w:rPr>
              <w:noProof/>
            </w:rPr>
          </w:pPr>
          <w:hyperlink w:history="1" w:anchor="_Toc475005267">
            <w:r w:rsidRPr="0084559E" w:rsidR="008D2459">
              <w:rPr>
                <w:rStyle w:val="Hyperlink"/>
                <w:noProof/>
              </w:rPr>
              <w:t>B4. Tests of Procedures or Methods to be Undertaken</w:t>
            </w:r>
            <w:r w:rsidR="008D2459">
              <w:rPr>
                <w:noProof/>
                <w:webHidden/>
              </w:rPr>
              <w:tab/>
            </w:r>
            <w:r w:rsidR="008D2459">
              <w:rPr>
                <w:noProof/>
                <w:webHidden/>
              </w:rPr>
              <w:fldChar w:fldCharType="begin"/>
            </w:r>
            <w:r w:rsidR="008D2459">
              <w:rPr>
                <w:noProof/>
                <w:webHidden/>
              </w:rPr>
              <w:instrText xml:space="preserve"> PAGEREF _Toc475005267 \h </w:instrText>
            </w:r>
            <w:r w:rsidR="008D2459">
              <w:rPr>
                <w:noProof/>
                <w:webHidden/>
              </w:rPr>
            </w:r>
            <w:r w:rsidR="008D2459">
              <w:rPr>
                <w:noProof/>
                <w:webHidden/>
              </w:rPr>
              <w:fldChar w:fldCharType="separate"/>
            </w:r>
            <w:r w:rsidR="008D2459">
              <w:rPr>
                <w:noProof/>
                <w:webHidden/>
              </w:rPr>
              <w:t>5</w:t>
            </w:r>
            <w:r w:rsidR="008D2459">
              <w:rPr>
                <w:noProof/>
                <w:webHidden/>
              </w:rPr>
              <w:fldChar w:fldCharType="end"/>
            </w:r>
          </w:hyperlink>
        </w:p>
        <w:p w:rsidR="008D2459" w:rsidRDefault="00C2307C" w14:paraId="45040921" w14:textId="77777777">
          <w:pPr>
            <w:pStyle w:val="TOC2"/>
            <w:tabs>
              <w:tab w:val="right" w:leader="dot" w:pos="8630"/>
            </w:tabs>
            <w:rPr>
              <w:noProof/>
            </w:rPr>
          </w:pPr>
          <w:hyperlink w:history="1" w:anchor="_Toc475005268">
            <w:r w:rsidRPr="0084559E" w:rsidR="008D2459">
              <w:rPr>
                <w:rStyle w:val="Hyperlink"/>
                <w:noProof/>
              </w:rPr>
              <w:t>B5. Individuals Consulted on Statistical Aspects and Individuals Collecting and/or Analyzing Data</w:t>
            </w:r>
            <w:r w:rsidR="008D2459">
              <w:rPr>
                <w:noProof/>
                <w:webHidden/>
              </w:rPr>
              <w:tab/>
            </w:r>
            <w:r w:rsidR="008D2459">
              <w:rPr>
                <w:noProof/>
                <w:webHidden/>
              </w:rPr>
              <w:fldChar w:fldCharType="begin"/>
            </w:r>
            <w:r w:rsidR="008D2459">
              <w:rPr>
                <w:noProof/>
                <w:webHidden/>
              </w:rPr>
              <w:instrText xml:space="preserve"> PAGEREF _Toc475005268 \h </w:instrText>
            </w:r>
            <w:r w:rsidR="008D2459">
              <w:rPr>
                <w:noProof/>
                <w:webHidden/>
              </w:rPr>
            </w:r>
            <w:r w:rsidR="008D2459">
              <w:rPr>
                <w:noProof/>
                <w:webHidden/>
              </w:rPr>
              <w:fldChar w:fldCharType="separate"/>
            </w:r>
            <w:r w:rsidR="008D2459">
              <w:rPr>
                <w:noProof/>
                <w:webHidden/>
              </w:rPr>
              <w:t>5</w:t>
            </w:r>
            <w:r w:rsidR="008D2459">
              <w:rPr>
                <w:noProof/>
                <w:webHidden/>
              </w:rPr>
              <w:fldChar w:fldCharType="end"/>
            </w:r>
          </w:hyperlink>
        </w:p>
        <w:p w:rsidR="004E1E5E" w:rsidRDefault="004E1E5E" w14:paraId="46DF0D28" w14:textId="77777777">
          <w:r>
            <w:rPr>
              <w:b/>
              <w:bCs/>
              <w:noProof/>
            </w:rPr>
            <w:fldChar w:fldCharType="end"/>
          </w:r>
        </w:p>
      </w:sdtContent>
    </w:sdt>
    <w:p w:rsidR="004E1E5E" w:rsidP="004E1E5E" w:rsidRDefault="004E1E5E" w14:paraId="76088D05" w14:textId="77777777"/>
    <w:p w:rsidRPr="00E45344" w:rsidR="00E45344" w:rsidP="00E45344" w:rsidRDefault="00E45344" w14:paraId="4B00E653" w14:textId="6771615C">
      <w:pPr>
        <w:spacing w:after="160" w:line="259" w:lineRule="auto"/>
        <w:rPr>
          <w:rFonts w:ascii="Cambria" w:hAnsi="Cambria" w:eastAsia="Calibri" w:cs="Calibri"/>
          <w:b/>
          <w:bCs/>
          <w:sz w:val="28"/>
          <w:szCs w:val="28"/>
        </w:rPr>
      </w:pPr>
      <w:bookmarkStart w:name="_Toc475005257" w:id="2"/>
      <w:r w:rsidRPr="00E45344">
        <w:rPr>
          <w:rFonts w:ascii="Cambria" w:hAnsi="Cambria" w:eastAsia="Calibri" w:cs="Calibri"/>
          <w:b/>
          <w:bCs/>
          <w:color w:val="365F91" w:themeColor="accent1" w:themeShade="BF"/>
          <w:sz w:val="28"/>
          <w:szCs w:val="28"/>
        </w:rPr>
        <w:t>Overview</w:t>
      </w:r>
    </w:p>
    <w:p w:rsidRPr="00F34796" w:rsidR="00E45344" w:rsidP="00E45344" w:rsidRDefault="00E45344" w14:paraId="318AD476" w14:textId="403BA39F">
      <w:pPr>
        <w:spacing w:after="160" w:line="259" w:lineRule="auto"/>
        <w:rPr>
          <w:rFonts w:ascii="Calibri" w:hAnsi="Calibri" w:eastAsia="Calibri" w:cs="Calibri"/>
        </w:rPr>
      </w:pPr>
      <w:r w:rsidRPr="00F34796">
        <w:rPr>
          <w:rFonts w:ascii="Calibri" w:hAnsi="Calibri" w:eastAsia="Calibri" w:cs="Calibri"/>
        </w:rPr>
        <w:t>NIOSH requests OMB approval to extend information collection for “Factors Influencing the Transmission of Influenza” (OMB No. 0920-0888, exp. 2/28/2021). The population for this study is adult patients presenting with influenza-like illness at selected outpatient healthcare clinics in West Virginia, and healthy adult patients to serve as controls. In early 2020, study operations were halted due to global emergence of a novel, highly contagious coronavirus (SARS-CoV-2) that causes a disease now known as COVID-19. Presumed routes of transmission for the virus include close contact with an infected person; contact with fomites; and inhaling respiratory particles that were exhaled by an infected person. Effects of the COVID-19 pandemic in 2020 included temporary suspension of research studies at the clinic sites and a significant reduction in non-essential health care. Consistent with our mission, NIOSH’s Health Effects Laboratory Division provides ongoing leadership and technical expertise for the development, implementation, and evaluation of measures to mitigate transmission of the SARS-CoV-2 virus.</w:t>
      </w:r>
    </w:p>
    <w:p w:rsidR="00E45344" w:rsidP="00E45344" w:rsidRDefault="00E45344" w14:paraId="502614F5" w14:textId="1FC0700E">
      <w:pPr>
        <w:spacing w:after="160" w:line="259" w:lineRule="auto"/>
      </w:pPr>
      <w:r w:rsidRPr="00F34796">
        <w:rPr>
          <w:rFonts w:ascii="Calibri" w:hAnsi="Calibri" w:eastAsia="Calibri" w:cs="Calibri"/>
        </w:rPr>
        <w:t xml:space="preserve">We anticipate that operations for participating clinics will normalize in 2021 - with appropriate precautions in place for patient care - and we request OMB approval to resume our research study which recruits volunteers from these clinics. Procedures for mitigating the transmission of SARS-CoV-2 in our study overlap with procedures that were already in place for mitigating the transmission of influenza, e.g., study personnel wear personal protective equipment (PPE) when interacting with clinic patients who have symptoms of a respiratory illness, and when obtaining or handling specimens (case patients or controls). As a result, there are minimal changes to study procedures and no changes to the previously approved burden estimates. </w:t>
      </w:r>
      <w:r w:rsidR="00C2307C">
        <w:rPr>
          <w:rFonts w:cs="Arial"/>
        </w:rPr>
        <w:t>PCR assays specific to SARS-CoV-2 will also be done to distinguish influenza patients from Covid-19 patients.</w:t>
      </w:r>
      <w:r w:rsidR="00C2307C">
        <w:rPr>
          <w:rFonts w:cs="Arial"/>
        </w:rPr>
        <w:t xml:space="preserve"> </w:t>
      </w:r>
      <w:r w:rsidRPr="00F34796">
        <w:rPr>
          <w:rFonts w:ascii="Calibri" w:hAnsi="Calibri" w:eastAsia="Calibri" w:cs="Calibri"/>
        </w:rPr>
        <w:t xml:space="preserve">The study will resume with changes to the protocol that were previously approved (increasing the particle collection time to 40 minutes; the collection of blood specimens; and a gift card incentive of $40). </w:t>
      </w:r>
    </w:p>
    <w:p w:rsidR="002409DC" w:rsidP="00E708AC" w:rsidRDefault="00843AE5" w14:paraId="411702AF" w14:textId="64634A4B">
      <w:pPr>
        <w:pStyle w:val="Heading1"/>
      </w:pPr>
      <w:r>
        <w:lastRenderedPageBreak/>
        <w:t>Section B.</w:t>
      </w:r>
      <w:r w:rsidR="00985C89">
        <w:t xml:space="preserve"> </w:t>
      </w:r>
      <w:r>
        <w:t>Data Collection Procedures</w:t>
      </w:r>
      <w:bookmarkEnd w:id="2"/>
      <w:bookmarkEnd w:id="1"/>
      <w:bookmarkEnd w:id="0"/>
    </w:p>
    <w:p w:rsidR="00E81052" w:rsidP="00E81052" w:rsidRDefault="00634031" w14:paraId="2ACED5CF" w14:textId="77777777">
      <w:pPr>
        <w:pStyle w:val="Heading2"/>
      </w:pPr>
      <w:bookmarkStart w:name="_Toc47934035" w:id="3"/>
      <w:bookmarkStart w:name="_Toc54079635" w:id="4"/>
      <w:bookmarkStart w:name="_Toc165106525" w:id="5"/>
      <w:bookmarkStart w:name="_Toc386466927" w:id="6"/>
      <w:bookmarkStart w:name="_Toc475005258" w:id="7"/>
      <w:r>
        <w:t>B</w:t>
      </w:r>
      <w:r w:rsidR="00E81052">
        <w:t>1</w:t>
      </w:r>
      <w:r w:rsidR="00D407D2">
        <w:t>.</w:t>
      </w:r>
      <w:r w:rsidR="00985C89">
        <w:t xml:space="preserve"> </w:t>
      </w:r>
      <w:bookmarkEnd w:id="3"/>
      <w:bookmarkEnd w:id="4"/>
      <w:bookmarkEnd w:id="5"/>
      <w:r w:rsidRPr="00C441A1" w:rsidR="00C441A1">
        <w:t>Respondent Universe and Sampling Methods</w:t>
      </w:r>
      <w:bookmarkEnd w:id="6"/>
      <w:bookmarkEnd w:id="7"/>
    </w:p>
    <w:p w:rsidR="006D4EC6" w:rsidP="006D4EC6" w:rsidRDefault="00265831" w14:paraId="5BED1EB2" w14:textId="77777777">
      <w:r>
        <w:t>S</w:t>
      </w:r>
      <w:r w:rsidRPr="00265831">
        <w:t>tatistical methods will not be used to select respondents</w:t>
      </w:r>
      <w:r>
        <w:t xml:space="preserve"> for this study. </w:t>
      </w:r>
      <w:r w:rsidR="003F6BB9">
        <w:t>The population for this study is adult patients presenting</w:t>
      </w:r>
      <w:r w:rsidRPr="00DF7A33" w:rsidR="003F6BB9">
        <w:t xml:space="preserve"> with influenza-like illness</w:t>
      </w:r>
      <w:r w:rsidR="002A3BC9">
        <w:t xml:space="preserve"> at out</w:t>
      </w:r>
      <w:r w:rsidR="003F6BB9">
        <w:t>patient healthcare clinic</w:t>
      </w:r>
      <w:r w:rsidR="00C40663">
        <w:t>s</w:t>
      </w:r>
      <w:r w:rsidR="002A3BC9">
        <w:t>,</w:t>
      </w:r>
      <w:r w:rsidR="00227880">
        <w:t xml:space="preserve"> and healthy adult patients to serve as controls</w:t>
      </w:r>
      <w:r w:rsidR="003F6BB9">
        <w:t xml:space="preserve">. </w:t>
      </w:r>
      <w:r w:rsidR="006D4EC6">
        <w:t>In our</w:t>
      </w:r>
      <w:r w:rsidRPr="006D4EC6" w:rsidR="006D4EC6">
        <w:t xml:space="preserve"> previous study, </w:t>
      </w:r>
      <w:r w:rsidR="006D4EC6">
        <w:t>we found culturable influenza virus in</w:t>
      </w:r>
      <w:r w:rsidRPr="006D4EC6" w:rsidR="006D4EC6">
        <w:t xml:space="preserve"> 10% of </w:t>
      </w:r>
      <w:r w:rsidR="006D4EC6">
        <w:t xml:space="preserve">the cough </w:t>
      </w:r>
      <w:r w:rsidRPr="006D4EC6" w:rsidR="006D4EC6">
        <w:t>aerosol samples</w:t>
      </w:r>
      <w:r w:rsidR="006D4EC6">
        <w:t xml:space="preserve"> </w:t>
      </w:r>
      <w:r>
        <w:t xml:space="preserve">from patients of this type </w:t>
      </w:r>
      <w:r w:rsidR="00C52255">
        <w:fldChar w:fldCharType="begin">
          <w:fldData xml:space="preserve">PEVuZE5vdGU+PENpdGU+PEF1dGhvcj5MaW5kc2xleTwvQXV0aG9yPjxZZWFyPjIwMTA8L1llYXI+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</w:fldData>
        </w:fldChar>
      </w:r>
      <w:r w:rsidR="0016169D">
        <w:instrText xml:space="preserve"> ADDIN EN.CITE </w:instrText>
      </w:r>
      <w:r w:rsidR="0016169D">
        <w:fldChar w:fldCharType="begin">
          <w:fldData xml:space="preserve">PEVuZE5vdGU+PENpdGU+PEF1dGhvcj5MaW5kc2xleTwvQXV0aG9yPjxZZWFyPjIwMTA8L1llYXI+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</w:fldData>
        </w:fldChar>
      </w:r>
      <w:r w:rsidR="0016169D">
        <w:instrText xml:space="preserve"> ADDIN EN.CITE.DATA </w:instrText>
      </w:r>
      <w:r w:rsidR="0016169D">
        <w:fldChar w:fldCharType="end"/>
      </w:r>
      <w:r w:rsidR="00C52255">
        <w:fldChar w:fldCharType="separate"/>
      </w:r>
      <w:r w:rsidR="00C52255">
        <w:rPr>
          <w:noProof/>
        </w:rPr>
        <w:t>[</w:t>
      </w:r>
      <w:hyperlink w:tooltip="Lindsley, 2010 #5117" w:history="1" w:anchor="_ENREF_1">
        <w:r w:rsidR="00B4766E">
          <w:rPr>
            <w:noProof/>
          </w:rPr>
          <w:t>1</w:t>
        </w:r>
      </w:hyperlink>
      <w:r w:rsidR="00C52255">
        <w:rPr>
          <w:noProof/>
        </w:rPr>
        <w:t>]</w:t>
      </w:r>
      <w:r w:rsidR="00C52255">
        <w:fldChar w:fldCharType="end"/>
      </w:r>
      <w:r w:rsidR="006D4EC6">
        <w:t xml:space="preserve">. Similar results were found by Milton et al. </w:t>
      </w:r>
      <w:r w:rsidR="00C52255">
        <w:fldChar w:fldCharType="begin">
          <w:fldData xml:space="preserve">PEVuZE5vdGU+PENpdGU+PEF1dGhvcj5NaWx0b248L0F1dGhvcj48WWVhcj4yMDEzPC9ZZWFyPjxS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</w:fldData>
        </w:fldChar>
      </w:r>
      <w:r w:rsidR="0016169D">
        <w:instrText xml:space="preserve"> ADDIN EN.CITE </w:instrText>
      </w:r>
      <w:r w:rsidR="0016169D">
        <w:fldChar w:fldCharType="begin">
          <w:fldData xml:space="preserve">PEVuZE5vdGU+PENpdGU+PEF1dGhvcj5NaWx0b248L0F1dGhvcj48WWVhcj4yMDEzPC9ZZWFyPjxS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</w:fldData>
        </w:fldChar>
      </w:r>
      <w:r w:rsidR="0016169D">
        <w:instrText xml:space="preserve"> ADDIN EN.CITE.DATA </w:instrText>
      </w:r>
      <w:r w:rsidR="0016169D">
        <w:fldChar w:fldCharType="end"/>
      </w:r>
      <w:r w:rsidR="00C52255">
        <w:fldChar w:fldCharType="separate"/>
      </w:r>
      <w:r w:rsidR="00C52255">
        <w:rPr>
          <w:noProof/>
        </w:rPr>
        <w:t>[</w:t>
      </w:r>
      <w:hyperlink w:tooltip="Milton, 2013 #5422" w:history="1" w:anchor="_ENREF_2">
        <w:r w:rsidR="00B4766E">
          <w:rPr>
            <w:noProof/>
          </w:rPr>
          <w:t>2</w:t>
        </w:r>
      </w:hyperlink>
      <w:r w:rsidR="00C52255">
        <w:rPr>
          <w:noProof/>
        </w:rPr>
        <w:t>]</w:t>
      </w:r>
      <w:r w:rsidR="00C52255">
        <w:fldChar w:fldCharType="end"/>
      </w:r>
      <w:r w:rsidRPr="006D4EC6" w:rsidR="006D4EC6">
        <w:t>.</w:t>
      </w:r>
      <w:r w:rsidR="006D4EC6">
        <w:t xml:space="preserve"> </w:t>
      </w:r>
      <w:r w:rsidR="007E6D12">
        <w:t xml:space="preserve">We believe that, with improvements in our </w:t>
      </w:r>
      <w:r w:rsidR="00EB5BE1">
        <w:t xml:space="preserve">collection and </w:t>
      </w:r>
      <w:r w:rsidR="007E6D12">
        <w:t xml:space="preserve">detection methods, we can increase this detection rate to about 33%. </w:t>
      </w:r>
      <w:r>
        <w:t>In order to characterize the production of infectious aerosols by influenza patients, we will need about 1</w:t>
      </w:r>
      <w:r w:rsidR="007E6D12">
        <w:t>5</w:t>
      </w:r>
      <w:r>
        <w:t xml:space="preserve"> participants </w:t>
      </w:r>
      <w:r w:rsidR="007E6D12">
        <w:t xml:space="preserve">each year </w:t>
      </w:r>
      <w:r>
        <w:t xml:space="preserve">with </w:t>
      </w:r>
      <w:r w:rsidR="007E6D12">
        <w:t xml:space="preserve">detectable </w:t>
      </w:r>
      <w:r>
        <w:t>viable influenza in their cough aerosols</w:t>
      </w:r>
      <w:r w:rsidR="00055314">
        <w:t xml:space="preserve"> (because this is an observational study and because so little data is available on the presence of influenza in </w:t>
      </w:r>
      <w:r w:rsidR="006F3108">
        <w:t>exhaled and coughed</w:t>
      </w:r>
      <w:r w:rsidR="00055314">
        <w:t xml:space="preserve"> aerosols, it is not possible to perform a statistical power calculation). </w:t>
      </w:r>
      <w:r>
        <w:t xml:space="preserve">For this reason, </w:t>
      </w:r>
      <w:r w:rsidR="00E630A5">
        <w:t>4</w:t>
      </w:r>
      <w:r w:rsidR="007E6D12">
        <w:t>5</w:t>
      </w:r>
      <w:r w:rsidR="006D4EC6">
        <w:t xml:space="preserve"> participants </w:t>
      </w:r>
      <w:r w:rsidR="007E6D12">
        <w:t xml:space="preserve">with influenza </w:t>
      </w:r>
      <w:r w:rsidR="006D4EC6">
        <w:t>will be needed in each year of the study</w:t>
      </w:r>
      <w:r w:rsidR="007E6D12">
        <w:t xml:space="preserve">. A matched number of control participants who are not ill will also be needed to provide a basis for comparison of aerosol content and blood biomarkers. </w:t>
      </w:r>
      <w:r w:rsidR="00BC4B5B">
        <w:t>Thus, 90 participants will be needed each year, for a</w:t>
      </w:r>
      <w:r w:rsidR="006D4EC6">
        <w:t xml:space="preserve"> total of </w:t>
      </w:r>
      <w:r w:rsidR="007E6D12">
        <w:t>27</w:t>
      </w:r>
      <w:r w:rsidR="006D4EC6">
        <w:t xml:space="preserve">0 participants over 3 years. During previous similar studies, we found that about 50% of the potential participants declined to participate or weren’t eligible for the study. Thus, we estimate that we will need to verbally screen about </w:t>
      </w:r>
      <w:r w:rsidR="007E6D12">
        <w:t>5</w:t>
      </w:r>
      <w:r w:rsidR="00E630A5">
        <w:t>40</w:t>
      </w:r>
      <w:r w:rsidR="006D4EC6">
        <w:t xml:space="preserve"> potential participants to reach our goal of </w:t>
      </w:r>
      <w:r w:rsidR="007E6D12">
        <w:t>27</w:t>
      </w:r>
      <w:r w:rsidR="006D4EC6">
        <w:t xml:space="preserve">0. In the previous studies, no participants dropped out of the study once they had decided to participate. </w:t>
      </w:r>
    </w:p>
    <w:p w:rsidR="006D4EC6" w:rsidP="0066221E" w:rsidRDefault="006D4EC6" w14:paraId="32BF6ADB" w14:textId="77777777"/>
    <w:p w:rsidR="00EE16CA" w:rsidP="0066221E" w:rsidRDefault="003F6BB9" w14:paraId="74732561" w14:textId="77777777">
      <w:pPr>
        <w:rPr>
          <w:rFonts w:cs="Arial"/>
        </w:rPr>
      </w:pPr>
      <w:r>
        <w:t xml:space="preserve">We anticipate that the entire study will be conducted at the </w:t>
      </w:r>
      <w:r w:rsidR="008D2459">
        <w:t xml:space="preserve">outpatient clinics of </w:t>
      </w:r>
      <w:r>
        <w:t>West Virginia University. Participation in the study is voluntary. Any person presenting at the clinic who meets the following criteria is eligible to participate in the study:</w:t>
      </w:r>
    </w:p>
    <w:p w:rsidR="0066221E" w:rsidP="00EE16CA" w:rsidRDefault="0066221E" w14:paraId="006DE192" w14:textId="77777777">
      <w:pPr>
        <w:numPr>
          <w:ilvl w:val="0"/>
          <w:numId w:val="15"/>
        </w:numPr>
        <w:autoSpaceDE w:val="0"/>
        <w:autoSpaceDN w:val="0"/>
        <w:adjustRightInd w:val="0"/>
        <w:rPr>
          <w:rFonts w:cs="Arial"/>
        </w:rPr>
      </w:pPr>
      <w:r>
        <w:rPr>
          <w:rFonts w:cs="Arial"/>
        </w:rPr>
        <w:t>Male or female adult</w:t>
      </w:r>
      <w:r w:rsidRPr="00A55B37">
        <w:rPr>
          <w:rFonts w:cs="Arial"/>
        </w:rPr>
        <w:t xml:space="preserve"> </w:t>
      </w:r>
      <w:r>
        <w:rPr>
          <w:rFonts w:cs="Arial"/>
        </w:rPr>
        <w:t xml:space="preserve">ages </w:t>
      </w:r>
      <w:r w:rsidRPr="00A55B37">
        <w:rPr>
          <w:rFonts w:cs="Arial"/>
        </w:rPr>
        <w:t xml:space="preserve">18 </w:t>
      </w:r>
      <w:r w:rsidR="003F6BB9">
        <w:rPr>
          <w:rFonts w:cs="Arial"/>
        </w:rPr>
        <w:t>or older</w:t>
      </w:r>
      <w:r w:rsidR="00D43A19">
        <w:rPr>
          <w:rFonts w:cs="Arial"/>
        </w:rPr>
        <w:t>.</w:t>
      </w:r>
    </w:p>
    <w:p w:rsidR="0066221E" w:rsidP="00EE16CA" w:rsidRDefault="00D43A19" w14:paraId="12733DBD" w14:textId="77777777">
      <w:pPr>
        <w:numPr>
          <w:ilvl w:val="0"/>
          <w:numId w:val="15"/>
        </w:numPr>
        <w:autoSpaceDE w:val="0"/>
        <w:autoSpaceDN w:val="0"/>
        <w:adjustRightInd w:val="0"/>
        <w:rPr>
          <w:rFonts w:cs="Arial"/>
        </w:rPr>
      </w:pPr>
      <w:r>
        <w:rPr>
          <w:rFonts w:cs="Arial"/>
        </w:rPr>
        <w:t>Symptoms of i</w:t>
      </w:r>
      <w:r w:rsidR="0066221E">
        <w:rPr>
          <w:rFonts w:cs="Arial"/>
        </w:rPr>
        <w:t>nfluenza-like illness</w:t>
      </w:r>
      <w:r>
        <w:rPr>
          <w:rFonts w:cs="Arial"/>
        </w:rPr>
        <w:t xml:space="preserve"> </w:t>
      </w:r>
      <w:r w:rsidRPr="00D43A19">
        <w:rPr>
          <w:rFonts w:cs="Arial"/>
        </w:rPr>
        <w:t>(fever</w:t>
      </w:r>
      <w:r w:rsidR="003F6BB9">
        <w:rPr>
          <w:rFonts w:cs="Arial"/>
        </w:rPr>
        <w:t xml:space="preserve"> with one or more of the following symptoms:</w:t>
      </w:r>
      <w:r w:rsidRPr="00D43A19">
        <w:rPr>
          <w:rFonts w:cs="Arial"/>
        </w:rPr>
        <w:t xml:space="preserve"> headache, fatigue, cough, sore throat, </w:t>
      </w:r>
      <w:r w:rsidR="003F6BB9">
        <w:rPr>
          <w:rFonts w:cs="Arial"/>
        </w:rPr>
        <w:t xml:space="preserve">and/or </w:t>
      </w:r>
      <w:r w:rsidRPr="00D43A19">
        <w:rPr>
          <w:rFonts w:cs="Arial"/>
        </w:rPr>
        <w:t>muscle aches).</w:t>
      </w:r>
    </w:p>
    <w:p w:rsidR="0066221E" w:rsidP="00EE16CA" w:rsidRDefault="0066221E" w14:paraId="6A1428C4" w14:textId="77777777">
      <w:pPr>
        <w:numPr>
          <w:ilvl w:val="0"/>
          <w:numId w:val="15"/>
        </w:numPr>
        <w:autoSpaceDE w:val="0"/>
        <w:autoSpaceDN w:val="0"/>
        <w:adjustRightInd w:val="0"/>
        <w:rPr>
          <w:rFonts w:cs="Arial"/>
        </w:rPr>
      </w:pPr>
      <w:r>
        <w:rPr>
          <w:rFonts w:cs="Arial"/>
        </w:rPr>
        <w:t>Symptoms present for 72 hours or less</w:t>
      </w:r>
      <w:r w:rsidR="00D43A19">
        <w:rPr>
          <w:rFonts w:cs="Arial"/>
        </w:rPr>
        <w:t>.</w:t>
      </w:r>
    </w:p>
    <w:p w:rsidR="0066221E" w:rsidP="00EE16CA" w:rsidRDefault="0066221E" w14:paraId="226CD9E2" w14:textId="77777777">
      <w:pPr>
        <w:numPr>
          <w:ilvl w:val="0"/>
          <w:numId w:val="15"/>
        </w:numPr>
        <w:autoSpaceDE w:val="0"/>
        <w:autoSpaceDN w:val="0"/>
        <w:adjustRightInd w:val="0"/>
        <w:rPr>
          <w:rFonts w:cs="Arial"/>
        </w:rPr>
      </w:pPr>
      <w:r>
        <w:rPr>
          <w:rFonts w:cs="Arial"/>
        </w:rPr>
        <w:t xml:space="preserve">Not vaccinated against </w:t>
      </w:r>
      <w:r w:rsidR="00D43A19">
        <w:rPr>
          <w:rFonts w:cs="Arial"/>
        </w:rPr>
        <w:t>in</w:t>
      </w:r>
      <w:r>
        <w:rPr>
          <w:rFonts w:cs="Arial"/>
        </w:rPr>
        <w:t>flu</w:t>
      </w:r>
      <w:r w:rsidR="00D43A19">
        <w:rPr>
          <w:rFonts w:cs="Arial"/>
        </w:rPr>
        <w:t>enza</w:t>
      </w:r>
      <w:r>
        <w:rPr>
          <w:rFonts w:cs="Arial"/>
        </w:rPr>
        <w:t xml:space="preserve"> during the current season</w:t>
      </w:r>
      <w:r w:rsidR="00D43A19">
        <w:rPr>
          <w:rFonts w:cs="Arial"/>
        </w:rPr>
        <w:t>.</w:t>
      </w:r>
    </w:p>
    <w:p w:rsidR="0066221E" w:rsidP="00EE16CA" w:rsidRDefault="0066221E" w14:paraId="44EF79D5" w14:textId="77777777">
      <w:pPr>
        <w:numPr>
          <w:ilvl w:val="0"/>
          <w:numId w:val="15"/>
        </w:numPr>
        <w:autoSpaceDE w:val="0"/>
        <w:autoSpaceDN w:val="0"/>
        <w:adjustRightInd w:val="0"/>
        <w:rPr>
          <w:rFonts w:cs="Arial"/>
        </w:rPr>
      </w:pPr>
      <w:r>
        <w:rPr>
          <w:rFonts w:cs="Arial"/>
        </w:rPr>
        <w:t xml:space="preserve">No other respiratory illness such as </w:t>
      </w:r>
      <w:r w:rsidR="00603ECB">
        <w:rPr>
          <w:rFonts w:cs="Arial"/>
        </w:rPr>
        <w:t xml:space="preserve">severe </w:t>
      </w:r>
      <w:r>
        <w:rPr>
          <w:rFonts w:cs="Arial"/>
        </w:rPr>
        <w:t xml:space="preserve">asthma, </w:t>
      </w:r>
      <w:proofErr w:type="gramStart"/>
      <w:r>
        <w:rPr>
          <w:rFonts w:cs="Arial"/>
        </w:rPr>
        <w:t>COPD</w:t>
      </w:r>
      <w:proofErr w:type="gramEnd"/>
      <w:r>
        <w:rPr>
          <w:rFonts w:cs="Arial"/>
        </w:rPr>
        <w:t xml:space="preserve"> or tuberculosis</w:t>
      </w:r>
      <w:r w:rsidR="00D43A19">
        <w:rPr>
          <w:rFonts w:cs="Arial"/>
        </w:rPr>
        <w:t>.</w:t>
      </w:r>
    </w:p>
    <w:p w:rsidR="0066221E" w:rsidP="00EE16CA" w:rsidRDefault="0066221E" w14:paraId="3221CC34" w14:textId="77777777">
      <w:pPr>
        <w:numPr>
          <w:ilvl w:val="0"/>
          <w:numId w:val="15"/>
        </w:numPr>
        <w:autoSpaceDE w:val="0"/>
        <w:autoSpaceDN w:val="0"/>
        <w:adjustRightInd w:val="0"/>
        <w:rPr>
          <w:rFonts w:cs="Arial"/>
        </w:rPr>
      </w:pPr>
      <w:r>
        <w:rPr>
          <w:rFonts w:cs="Arial"/>
        </w:rPr>
        <w:t xml:space="preserve">Otherwise </w:t>
      </w:r>
      <w:r w:rsidRPr="00A55B37">
        <w:rPr>
          <w:rFonts w:cs="Arial"/>
        </w:rPr>
        <w:t>good health</w:t>
      </w:r>
      <w:r>
        <w:rPr>
          <w:rFonts w:cs="Arial"/>
        </w:rPr>
        <w:t xml:space="preserve"> wi</w:t>
      </w:r>
      <w:r w:rsidR="004F3A87">
        <w:rPr>
          <w:rFonts w:cs="Arial"/>
        </w:rPr>
        <w:t>th no underlying illnesses</w:t>
      </w:r>
      <w:r w:rsidR="00D43A19">
        <w:rPr>
          <w:rFonts w:cs="Arial"/>
        </w:rPr>
        <w:t>.</w:t>
      </w:r>
    </w:p>
    <w:p w:rsidR="0066221E" w:rsidP="00EE16CA" w:rsidRDefault="0066221E" w14:paraId="55A3A8FA" w14:textId="77777777">
      <w:pPr>
        <w:numPr>
          <w:ilvl w:val="0"/>
          <w:numId w:val="15"/>
        </w:numPr>
        <w:autoSpaceDE w:val="0"/>
        <w:autoSpaceDN w:val="0"/>
        <w:adjustRightInd w:val="0"/>
        <w:rPr>
          <w:rFonts w:cs="Arial"/>
        </w:rPr>
      </w:pPr>
      <w:r>
        <w:rPr>
          <w:rFonts w:cs="Arial"/>
        </w:rPr>
        <w:t>Not pregnant</w:t>
      </w:r>
      <w:r w:rsidR="00D43A19">
        <w:rPr>
          <w:rFonts w:cs="Arial"/>
        </w:rPr>
        <w:t>.</w:t>
      </w:r>
    </w:p>
    <w:p w:rsidR="0066221E" w:rsidP="00EE16CA" w:rsidRDefault="0066221E" w14:paraId="0296609B" w14:textId="77777777">
      <w:pPr>
        <w:numPr>
          <w:ilvl w:val="0"/>
          <w:numId w:val="15"/>
        </w:numPr>
        <w:autoSpaceDE w:val="0"/>
        <w:autoSpaceDN w:val="0"/>
        <w:adjustRightInd w:val="0"/>
        <w:rPr>
          <w:rFonts w:cs="Arial"/>
        </w:rPr>
      </w:pPr>
      <w:r>
        <w:rPr>
          <w:rFonts w:cs="Arial"/>
        </w:rPr>
        <w:t>No</w:t>
      </w:r>
      <w:r w:rsidRPr="00B14677">
        <w:rPr>
          <w:rFonts w:cs="Arial"/>
        </w:rPr>
        <w:t xml:space="preserve"> medical condition or illness that would make it difficult or uncomfortable for </w:t>
      </w:r>
      <w:r>
        <w:rPr>
          <w:rFonts w:cs="Arial"/>
        </w:rPr>
        <w:t>them</w:t>
      </w:r>
      <w:r w:rsidRPr="00B14677">
        <w:rPr>
          <w:rFonts w:cs="Arial"/>
        </w:rPr>
        <w:t xml:space="preserve"> to perform the test procedure</w:t>
      </w:r>
      <w:r w:rsidR="00D43A19">
        <w:rPr>
          <w:rFonts w:cs="Arial"/>
        </w:rPr>
        <w:t>.</w:t>
      </w:r>
    </w:p>
    <w:p w:rsidR="0066221E" w:rsidP="0066221E" w:rsidRDefault="0066221E" w14:paraId="5E04CF5B" w14:textId="77777777">
      <w:pPr>
        <w:rPr>
          <w:rFonts w:cs="Arial"/>
        </w:rPr>
      </w:pPr>
    </w:p>
    <w:p w:rsidR="00C441A1" w:rsidP="0066221E" w:rsidRDefault="006F3108" w14:paraId="7993C6FA" w14:textId="77777777">
      <w:pPr>
        <w:rPr>
          <w:rFonts w:cs="Arial"/>
        </w:rPr>
      </w:pPr>
      <w:r>
        <w:t>Control subjects must meet the same conditions</w:t>
      </w:r>
      <w:r w:rsidR="00D26CB4">
        <w:t xml:space="preserve"> as infected subjects</w:t>
      </w:r>
      <w:r>
        <w:t xml:space="preserve">, except that they must be free of symptoms and in good health. </w:t>
      </w:r>
      <w:r w:rsidRPr="00D50197" w:rsidR="00C40663">
        <w:t xml:space="preserve">Volunteer adult participants will be recruited </w:t>
      </w:r>
      <w:r w:rsidR="00C40663">
        <w:t>by distributing flyers at the clinic. Enlarged versions of the flyer will also be posted in the clinic.</w:t>
      </w:r>
      <w:r w:rsidRPr="00D50197" w:rsidR="00C40663">
        <w:t xml:space="preserve"> Interested potential participants will be screened verbally </w:t>
      </w:r>
      <w:r w:rsidR="00C40663">
        <w:t xml:space="preserve">by a test coordinator </w:t>
      </w:r>
      <w:r w:rsidRPr="00D50197" w:rsidR="00C40663">
        <w:t xml:space="preserve">to verify that they have influenza-like symptoms and that they do not have any medical conditions that would </w:t>
      </w:r>
      <w:r w:rsidRPr="00D50197" w:rsidR="00C40663">
        <w:lastRenderedPageBreak/>
        <w:t xml:space="preserve">preclude their participation. </w:t>
      </w:r>
      <w:r w:rsidRPr="008F2076" w:rsidR="00C40663">
        <w:t>This study will not interfere with the n</w:t>
      </w:r>
      <w:r w:rsidR="00C40663">
        <w:t>ormal operation of the clinics.</w:t>
      </w:r>
      <w:r w:rsidR="00F213CF">
        <w:t xml:space="preserve"> </w:t>
      </w:r>
    </w:p>
    <w:p w:rsidR="0006738A" w:rsidP="00C16451" w:rsidRDefault="00634031" w14:paraId="35454B66" w14:textId="77777777">
      <w:pPr>
        <w:pStyle w:val="Heading2"/>
      </w:pPr>
      <w:bookmarkStart w:name="_Toc165106526" w:id="8"/>
      <w:bookmarkStart w:name="_Toc386466928" w:id="9"/>
      <w:bookmarkStart w:name="_Toc475005259" w:id="10"/>
      <w:r>
        <w:t>B</w:t>
      </w:r>
      <w:r w:rsidR="0006738A">
        <w:t>2. Procedures for the Collection of Information</w:t>
      </w:r>
      <w:bookmarkEnd w:id="8"/>
      <w:bookmarkEnd w:id="9"/>
      <w:bookmarkEnd w:id="10"/>
    </w:p>
    <w:p w:rsidR="00265831" w:rsidP="00F213CF" w:rsidRDefault="00774372" w14:paraId="3E6A5528" w14:textId="7AFEFE05">
      <w:pPr>
        <w:keepNext/>
      </w:pPr>
      <w:r>
        <w:t xml:space="preserve">This project is intended to be primarily a descriptive study of the amount of viable influenza virus expelled by patients during </w:t>
      </w:r>
      <w:r w:rsidR="00227880">
        <w:t xml:space="preserve">normal breathing and </w:t>
      </w:r>
      <w:r>
        <w:t xml:space="preserve">coughing and of any correlations between the amount of virus expelled and the </w:t>
      </w:r>
      <w:r w:rsidR="00E7136E">
        <w:t>levels of biomarkers in the blood</w:t>
      </w:r>
      <w:r>
        <w:t xml:space="preserve">. </w:t>
      </w:r>
      <w:r w:rsidR="006E1C15">
        <w:t xml:space="preserve">Study participation requires in-person presentation at a participating clinic. Study will comply with state/local requirements when recruitment resumes. </w:t>
      </w:r>
      <w:r w:rsidR="005448AF">
        <w:t xml:space="preserve">As done in influenza previous studies, appropriate personal protective equipment (PPE) will be worn by all staff involved in patient sample collections. PPE will include N95s, </w:t>
      </w:r>
      <w:r w:rsidR="008807FC">
        <w:t>nitrile gloves, lab coats, safety glasses. Social distancing as appropriate will be done.</w:t>
      </w:r>
    </w:p>
    <w:p w:rsidR="00EB5BE1" w:rsidP="00F213CF" w:rsidRDefault="00EB5BE1" w14:paraId="1051B5DA" w14:textId="77777777">
      <w:pPr>
        <w:keepNext/>
      </w:pPr>
    </w:p>
    <w:p w:rsidR="00265831" w:rsidP="00F213CF" w:rsidRDefault="00265831" w14:paraId="29BA2943" w14:textId="77777777">
      <w:pPr>
        <w:keepNext/>
      </w:pPr>
      <w:proofErr w:type="gramStart"/>
      <w:r>
        <w:t>In order to</w:t>
      </w:r>
      <w:proofErr w:type="gramEnd"/>
      <w:r>
        <w:t xml:space="preserve"> maintain </w:t>
      </w:r>
      <w:r w:rsidR="00055314">
        <w:t xml:space="preserve">the quality of the collected data, </w:t>
      </w:r>
      <w:r w:rsidR="00BA7FDE">
        <w:t xml:space="preserve">study personnel will verify that the participant reads and signs the consent form, and </w:t>
      </w:r>
      <w:r w:rsidR="00055314">
        <w:t>the health questionnaire will be checked by study personnel after completion by the participant. R</w:t>
      </w:r>
      <w:r w:rsidRPr="00265831">
        <w:t xml:space="preserve">espondents </w:t>
      </w:r>
      <w:r w:rsidR="00055314">
        <w:t>will not be</w:t>
      </w:r>
      <w:r w:rsidRPr="00265831">
        <w:t xml:space="preserve"> re-interviewed or re-contacted for </w:t>
      </w:r>
      <w:r w:rsidR="00DD7512">
        <w:t xml:space="preserve">data </w:t>
      </w:r>
      <w:r w:rsidRPr="00265831">
        <w:t>validation</w:t>
      </w:r>
      <w:r w:rsidR="00055314">
        <w:t xml:space="preserve"> after their participation.</w:t>
      </w:r>
      <w:r w:rsidR="002C42DD">
        <w:t xml:space="preserve"> The apparatus used in the experiments is calibrated as specified </w:t>
      </w:r>
      <w:r w:rsidR="00BA7FDE">
        <w:t>b</w:t>
      </w:r>
      <w:r w:rsidR="002C42DD">
        <w:t>y the manufacturer</w:t>
      </w:r>
      <w:r w:rsidR="00BA7FDE">
        <w:t>s.</w:t>
      </w:r>
      <w:r w:rsidR="002C42DD">
        <w:t xml:space="preserve"> </w:t>
      </w:r>
    </w:p>
    <w:p w:rsidR="00965C5E" w:rsidP="00965C5E" w:rsidRDefault="00965C5E" w14:paraId="65CDCA9A" w14:textId="77777777">
      <w:pPr>
        <w:pStyle w:val="Heading3"/>
      </w:pPr>
      <w:bookmarkStart w:name="_Toc475005260" w:id="11"/>
      <w:r>
        <w:t>Informed consent form and health questionnaire</w:t>
      </w:r>
      <w:bookmarkEnd w:id="11"/>
    </w:p>
    <w:p w:rsidRPr="00965C5E" w:rsidR="00965C5E" w:rsidP="00965C5E" w:rsidRDefault="00965C5E" w14:paraId="22E258ED" w14:textId="77777777">
      <w:r>
        <w:t>At the beginning of a test session, the study will be explained to the participant and any questions will be answered. The participant will be asked to read and sign a written informed consent form (Attachment 3). They will then be asked to fill out a brief health questionnaire</w:t>
      </w:r>
      <w:r w:rsidR="00670951">
        <w:t xml:space="preserve"> (Attachment 4). </w:t>
      </w:r>
      <w:proofErr w:type="gramStart"/>
      <w:r w:rsidR="00670951">
        <w:t>Both of these</w:t>
      </w:r>
      <w:proofErr w:type="gramEnd"/>
      <w:r w:rsidR="00670951">
        <w:t xml:space="preserve"> forms will be on paper.</w:t>
      </w:r>
    </w:p>
    <w:p w:rsidR="006F3108" w:rsidP="006F3108" w:rsidRDefault="006F3108" w14:paraId="607A53E9" w14:textId="77777777">
      <w:pPr>
        <w:pStyle w:val="Heading3"/>
      </w:pPr>
      <w:bookmarkStart w:name="_Toc475005261" w:id="12"/>
      <w:r>
        <w:t>Nasopharyngeal mucus collection</w:t>
      </w:r>
      <w:bookmarkEnd w:id="12"/>
    </w:p>
    <w:p w:rsidR="006F3108" w:rsidP="00781EB5" w:rsidRDefault="00781EB5" w14:paraId="4FF20D5A" w14:textId="77777777">
      <w:r>
        <w:t xml:space="preserve">Nasopharyngeal mucus will be collected from both nasopharyngeal regions using a long nylon-flocked swab as shown in </w:t>
      </w:r>
      <w:r>
        <w:fldChar w:fldCharType="begin"/>
      </w:r>
      <w:r>
        <w:instrText xml:space="preserve"> REF _Ref475004513 \h </w:instrText>
      </w:r>
      <w:r>
        <w:fldChar w:fldCharType="separate"/>
      </w:r>
      <w:r w:rsidRPr="00965C5E" w:rsidR="00965C5E">
        <w:t xml:space="preserve">Figure </w:t>
      </w:r>
      <w:r w:rsidR="00965C5E">
        <w:rPr>
          <w:noProof/>
        </w:rPr>
        <w:t>1</w:t>
      </w:r>
      <w:r>
        <w:fldChar w:fldCharType="end"/>
      </w:r>
      <w:r>
        <w:t xml:space="preserve">. A dry swab is inserted into one nostril straight back (not upwards), along the floor of the nasal passage until reaching the posterior wall of the nasopharynx. The distance from the nose to the ear gives an estimate of the distance the swab should be inserted. The swab is rotated swab gently and left in place for up to 10 seconds. The swab is then removed and placed in a container of transport media. This procedure is repeated with a fresh swab for the second nostril. </w:t>
      </w:r>
    </w:p>
    <w:p w:rsidR="006F3108" w:rsidP="006F3108" w:rsidRDefault="006F3108" w14:paraId="13F70B44" w14:textId="77777777">
      <w:pPr>
        <w:jc w:val="center"/>
      </w:pPr>
      <w:r w:rsidRPr="006F3108">
        <w:rPr>
          <w:noProof/>
        </w:rPr>
        <w:lastRenderedPageBreak/>
        <w:drawing>
          <wp:inline distT="0" distB="0" distL="0" distR="0" wp14:anchorId="52EBE1B3" wp14:editId="3E3E6286">
            <wp:extent cx="3305175" cy="28289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05175" cy="2828925"/>
                    </a:xfrm>
                    <a:prstGeom prst="rect">
                      <a:avLst/>
                    </a:prstGeom>
                    <a:noFill/>
                    <a:ln>
                      <a:noFill/>
                    </a:ln>
                  </pic:spPr>
                </pic:pic>
              </a:graphicData>
            </a:graphic>
          </wp:inline>
        </w:drawing>
      </w:r>
    </w:p>
    <w:p w:rsidRPr="006F3108" w:rsidR="006F3108" w:rsidP="006F3108" w:rsidRDefault="006F3108" w14:paraId="0777F3D1" w14:textId="77777777">
      <w:pPr>
        <w:pStyle w:val="Caption"/>
      </w:pPr>
      <w:bookmarkStart w:name="_Ref475004513" w:id="13"/>
      <w:r w:rsidRPr="00965C5E">
        <w:t xml:space="preserve">Figure </w:t>
      </w:r>
      <w:fldSimple w:instr=" SEQ Figure \* ARABIC ">
        <w:r w:rsidR="00965C5E">
          <w:rPr>
            <w:noProof/>
          </w:rPr>
          <w:t>1</w:t>
        </w:r>
      </w:fldSimple>
      <w:bookmarkEnd w:id="13"/>
      <w:r w:rsidRPr="00965C5E">
        <w:t xml:space="preserve">: </w:t>
      </w:r>
      <w:r>
        <w:t xml:space="preserve">Nasopharyngeal mucus collection procedure. </w:t>
      </w:r>
      <w:r w:rsidR="008D2459">
        <w:t>Illustration is from Utah Department of Health.</w:t>
      </w:r>
    </w:p>
    <w:p w:rsidR="00813103" w:rsidP="003F6BB9" w:rsidRDefault="008741C9" w14:paraId="1FD150AD" w14:textId="77777777">
      <w:pPr>
        <w:pStyle w:val="Heading3"/>
      </w:pPr>
      <w:bookmarkStart w:name="_Toc386466929" w:id="14"/>
      <w:bookmarkStart w:name="_Toc475005262" w:id="15"/>
      <w:r>
        <w:t xml:space="preserve">Aerosol </w:t>
      </w:r>
      <w:r w:rsidR="006F3108">
        <w:t>p</w:t>
      </w:r>
      <w:r w:rsidR="00EB5BE1">
        <w:t xml:space="preserve">article </w:t>
      </w:r>
      <w:r w:rsidR="006F3108">
        <w:t>c</w:t>
      </w:r>
      <w:r>
        <w:t xml:space="preserve">ollection </w:t>
      </w:r>
      <w:r w:rsidR="006F3108">
        <w:t>a</w:t>
      </w:r>
      <w:r w:rsidRPr="00766565" w:rsidR="00813103">
        <w:t>pparatus</w:t>
      </w:r>
      <w:bookmarkEnd w:id="14"/>
      <w:bookmarkEnd w:id="15"/>
    </w:p>
    <w:p w:rsidRPr="00CB0C96" w:rsidR="00684F89" w:rsidP="00684F89" w:rsidRDefault="00684F89" w14:paraId="3C10B5B8" w14:textId="77777777">
      <w:r w:rsidRPr="00CB0C96">
        <w:rPr>
          <w:rFonts w:cs="Arial"/>
        </w:rPr>
        <w:t xml:space="preserve">This project will use the apparatus shown in </w:t>
      </w:r>
      <w:r w:rsidR="00965C5E">
        <w:rPr>
          <w:rFonts w:cs="Arial"/>
        </w:rPr>
        <w:fldChar w:fldCharType="begin"/>
      </w:r>
      <w:r w:rsidR="00965C5E">
        <w:rPr>
          <w:rFonts w:cs="Arial"/>
        </w:rPr>
        <w:instrText xml:space="preserve"> REF _Ref475004822 \h </w:instrText>
      </w:r>
      <w:r w:rsidR="00965C5E">
        <w:rPr>
          <w:rFonts w:cs="Arial"/>
        </w:rPr>
      </w:r>
      <w:r w:rsidR="00965C5E">
        <w:rPr>
          <w:rFonts w:cs="Arial"/>
        </w:rPr>
        <w:fldChar w:fldCharType="separate"/>
      </w:r>
      <w:r w:rsidRPr="00965C5E" w:rsidR="00965C5E">
        <w:t xml:space="preserve">Figure </w:t>
      </w:r>
      <w:r w:rsidR="00965C5E">
        <w:rPr>
          <w:noProof/>
        </w:rPr>
        <w:t>2</w:t>
      </w:r>
      <w:r w:rsidR="00965C5E">
        <w:rPr>
          <w:rFonts w:cs="Arial"/>
        </w:rPr>
        <w:fldChar w:fldCharType="end"/>
      </w:r>
      <w:r w:rsidR="00965C5E">
        <w:rPr>
          <w:rFonts w:cs="Arial"/>
        </w:rPr>
        <w:t xml:space="preserve"> </w:t>
      </w:r>
      <w:r w:rsidRPr="00CB0C96">
        <w:rPr>
          <w:rFonts w:cs="Arial"/>
        </w:rPr>
        <w:t xml:space="preserve">to collect and characterize the </w:t>
      </w:r>
      <w:r w:rsidR="00E7136E">
        <w:rPr>
          <w:rFonts w:cs="Arial"/>
        </w:rPr>
        <w:t>airborne particles</w:t>
      </w:r>
      <w:r>
        <w:rPr>
          <w:rFonts w:cs="Arial"/>
        </w:rPr>
        <w:t xml:space="preserve"> </w:t>
      </w:r>
      <w:r w:rsidRPr="00CB0C96">
        <w:rPr>
          <w:rFonts w:cs="Arial"/>
        </w:rPr>
        <w:t>produced by human volunteers</w:t>
      </w:r>
      <w:r w:rsidR="00E7136E">
        <w:rPr>
          <w:rFonts w:cs="Arial"/>
        </w:rPr>
        <w:t xml:space="preserve"> with influenza</w:t>
      </w:r>
      <w:r w:rsidR="00EB5BE1">
        <w:rPr>
          <w:rFonts w:cs="Arial"/>
        </w:rPr>
        <w:t xml:space="preserve"> and by healthy controls</w:t>
      </w:r>
      <w:r w:rsidRPr="00CB0C96">
        <w:rPr>
          <w:rFonts w:cs="Arial"/>
        </w:rPr>
        <w:t>.</w:t>
      </w:r>
      <w:r>
        <w:t xml:space="preserve"> </w:t>
      </w:r>
      <w:r w:rsidRPr="00CB0C96">
        <w:t>It consists of a</w:t>
      </w:r>
      <w:r w:rsidR="00EB5BE1">
        <w:t>n elastomeric mask,</w:t>
      </w:r>
      <w:r>
        <w:t xml:space="preserve"> </w:t>
      </w:r>
      <w:r w:rsidRPr="00CB0C96">
        <w:t>an ultrasonic spirometer (Easy</w:t>
      </w:r>
      <w:r>
        <w:t xml:space="preserve"> </w:t>
      </w:r>
      <w:r w:rsidRPr="00CB0C96">
        <w:t>On</w:t>
      </w:r>
      <w:r>
        <w:t xml:space="preserve"> PC</w:t>
      </w:r>
      <w:r w:rsidRPr="00CB0C96">
        <w:t xml:space="preserve">, </w:t>
      </w:r>
      <w:r>
        <w:t>NDD</w:t>
      </w:r>
      <w:r w:rsidRPr="00CB0C96">
        <w:t xml:space="preserve"> Medical Technologies) a medical spirometer (</w:t>
      </w:r>
      <w:proofErr w:type="spellStart"/>
      <w:r w:rsidRPr="00CB0C96">
        <w:t>SensorMedics</w:t>
      </w:r>
      <w:proofErr w:type="spellEnd"/>
      <w:r w:rsidRPr="00CB0C96">
        <w:t>)</w:t>
      </w:r>
      <w:r>
        <w:t>, and an aerosol sampler (</w:t>
      </w:r>
      <w:proofErr w:type="spellStart"/>
      <w:r>
        <w:t>BioSampler</w:t>
      </w:r>
      <w:proofErr w:type="spellEnd"/>
      <w:r>
        <w:t>, SKC)</w:t>
      </w:r>
      <w:r w:rsidRPr="00CB0C96">
        <w:t>.</w:t>
      </w:r>
      <w:r>
        <w:t xml:space="preserve"> T</w:t>
      </w:r>
      <w:r w:rsidRPr="00CB0C96">
        <w:t xml:space="preserve">he aerosol </w:t>
      </w:r>
      <w:r>
        <w:t xml:space="preserve">particles </w:t>
      </w:r>
      <w:r w:rsidR="00EB5BE1">
        <w:t xml:space="preserve">produced by the subject as they </w:t>
      </w:r>
      <w:proofErr w:type="gramStart"/>
      <w:r w:rsidR="00EB5BE1">
        <w:t>breathe</w:t>
      </w:r>
      <w:proofErr w:type="gramEnd"/>
      <w:r w:rsidR="00EB5BE1">
        <w:t xml:space="preserve"> and cough </w:t>
      </w:r>
      <w:r w:rsidRPr="00CB0C96">
        <w:t xml:space="preserve">will be collected by the aerosol sampler and analyzed using PCR </w:t>
      </w:r>
      <w:r>
        <w:t xml:space="preserve">and viability assays </w:t>
      </w:r>
      <w:r w:rsidRPr="00CB0C96">
        <w:t>to measure the amount of influenza virus released during each cough.</w:t>
      </w:r>
    </w:p>
    <w:p w:rsidRPr="00CB0C96" w:rsidR="00684F89" w:rsidP="00684F89" w:rsidRDefault="00684F89" w14:paraId="68182883" w14:textId="77777777">
      <w:pPr>
        <w:rPr>
          <w:rFonts w:cs="Arial"/>
        </w:rPr>
      </w:pPr>
    </w:p>
    <w:p w:rsidR="00684F89" w:rsidP="00684F89" w:rsidRDefault="00684F89" w14:paraId="01D70D2C" w14:textId="77777777">
      <w:r w:rsidRPr="00CB0C96">
        <w:t xml:space="preserve">To </w:t>
      </w:r>
      <w:r w:rsidR="00EB5BE1">
        <w:t>collect the aerosol particles produced by the test subject</w:t>
      </w:r>
      <w:r w:rsidRPr="00CB0C96">
        <w:t xml:space="preserve">, the following procedure </w:t>
      </w:r>
      <w:r w:rsidR="00EB5BE1">
        <w:t>will be</w:t>
      </w:r>
      <w:r w:rsidRPr="00CB0C96">
        <w:t xml:space="preserve"> used:</w:t>
      </w:r>
      <w:r>
        <w:t xml:space="preserve"> T</w:t>
      </w:r>
      <w:r w:rsidRPr="00CB0C96">
        <w:t xml:space="preserve">he subject </w:t>
      </w:r>
      <w:r w:rsidR="00EB5BE1">
        <w:t xml:space="preserve">will be asked </w:t>
      </w:r>
      <w:r w:rsidRPr="00CB0C96">
        <w:t xml:space="preserve">to </w:t>
      </w:r>
      <w:r>
        <w:t>sit in front of the device</w:t>
      </w:r>
      <w:r w:rsidR="00EB5BE1">
        <w:t xml:space="preserve"> and the device will be adjusted to a comfortable height. The subject will don a mask that is attached to the collection device, and the mask straps will be tightened to form a seal around the subject’s face. The subject will then be asked to sit quietly and breathe and cough normally. The subject is free to read, listen to music, or use a phone or computer, so long as they do not move their head excessively or break the face seal of the mask.</w:t>
      </w:r>
      <w:r>
        <w:t xml:space="preserve"> </w:t>
      </w:r>
      <w:r w:rsidR="00EB5BE1">
        <w:t>The subject will be asked to wear the collection mask for 40 minutes</w:t>
      </w:r>
      <w:r>
        <w:t>.</w:t>
      </w:r>
      <w:r w:rsidRPr="00CB0C96">
        <w:t xml:space="preserve"> </w:t>
      </w:r>
    </w:p>
    <w:p w:rsidR="00F35C42" w:rsidP="00684F89" w:rsidRDefault="00F35C42" w14:paraId="322113D2" w14:textId="77777777"/>
    <w:p w:rsidR="00F35C42" w:rsidP="00F35C42" w:rsidRDefault="00F35C42" w14:paraId="3A023A08" w14:textId="2C8A11A2">
      <w:r>
        <w:rPr>
          <w:rFonts w:cs="Arial"/>
        </w:rPr>
        <w:t>T</w:t>
      </w:r>
      <w:r w:rsidRPr="00CB0C96">
        <w:rPr>
          <w:rFonts w:cs="Arial"/>
        </w:rPr>
        <w:t xml:space="preserve">he aerosol </w:t>
      </w:r>
      <w:r>
        <w:rPr>
          <w:rFonts w:cs="Arial"/>
        </w:rPr>
        <w:t xml:space="preserve">particles produced by the participant will be collected </w:t>
      </w:r>
      <w:r w:rsidRPr="00CB0C96">
        <w:rPr>
          <w:rFonts w:cs="Arial"/>
        </w:rPr>
        <w:t>using</w:t>
      </w:r>
      <w:r>
        <w:rPr>
          <w:rFonts w:cs="Arial"/>
        </w:rPr>
        <w:t xml:space="preserve"> an</w:t>
      </w:r>
      <w:r w:rsidRPr="00CB0C96">
        <w:rPr>
          <w:rFonts w:cs="Arial"/>
        </w:rPr>
        <w:t xml:space="preserve"> SKC </w:t>
      </w:r>
      <w:proofErr w:type="spellStart"/>
      <w:r w:rsidRPr="00CB0C96">
        <w:rPr>
          <w:rFonts w:cs="Arial"/>
        </w:rPr>
        <w:t>BioSampler</w:t>
      </w:r>
      <w:proofErr w:type="spellEnd"/>
      <w:r w:rsidRPr="00CB0C96">
        <w:rPr>
          <w:rFonts w:cs="Arial"/>
        </w:rPr>
        <w:t xml:space="preserve"> and analyz</w:t>
      </w:r>
      <w:r>
        <w:rPr>
          <w:rFonts w:cs="Arial"/>
        </w:rPr>
        <w:t>ed</w:t>
      </w:r>
      <w:r w:rsidRPr="00CB0C96">
        <w:rPr>
          <w:rFonts w:cs="Arial"/>
        </w:rPr>
        <w:t xml:space="preserve"> </w:t>
      </w:r>
      <w:r>
        <w:rPr>
          <w:rFonts w:cs="Arial"/>
        </w:rPr>
        <w:t xml:space="preserve">for influenza virus </w:t>
      </w:r>
      <w:r w:rsidRPr="00CB0C96">
        <w:rPr>
          <w:rFonts w:cs="Arial"/>
        </w:rPr>
        <w:t>using PCR and culture-based viability assay</w:t>
      </w:r>
      <w:r>
        <w:rPr>
          <w:rFonts w:cs="Arial"/>
        </w:rPr>
        <w:t>s</w:t>
      </w:r>
      <w:r w:rsidRPr="00CB0C96">
        <w:rPr>
          <w:rFonts w:cs="Arial"/>
        </w:rPr>
        <w:t>.</w:t>
      </w:r>
      <w:r>
        <w:rPr>
          <w:rFonts w:cs="Arial"/>
        </w:rPr>
        <w:t xml:space="preserve"> </w:t>
      </w:r>
      <w:bookmarkStart w:name="_Hlk64372465" w:id="16"/>
      <w:r w:rsidR="00135E16">
        <w:rPr>
          <w:rFonts w:cs="Arial"/>
        </w:rPr>
        <w:t>PCR assays specific to SARS-CoV-2 will also be done to distinguish influenza patients from Covid-19 patients.</w:t>
      </w:r>
      <w:bookmarkEnd w:id="16"/>
    </w:p>
    <w:p w:rsidR="00F35C42" w:rsidP="00684F89" w:rsidRDefault="00F35C42" w14:paraId="02790E1E" w14:textId="77777777"/>
    <w:p w:rsidR="00774372" w:rsidP="00684F89" w:rsidRDefault="00774372" w14:paraId="791F33C4" w14:textId="77777777">
      <w:pPr>
        <w:rPr>
          <w:rFonts w:cs="Arial"/>
        </w:rPr>
      </w:pPr>
    </w:p>
    <w:p w:rsidRPr="00CB0C96" w:rsidR="00ED6249" w:rsidP="00684F89" w:rsidRDefault="00ED6249" w14:paraId="3D11E01D" w14:textId="77777777">
      <w:pPr>
        <w:rPr>
          <w:rFonts w:cs="Arial"/>
        </w:rPr>
      </w:pPr>
    </w:p>
    <w:p w:rsidR="00684F89" w:rsidP="00ED6249" w:rsidRDefault="007E6D12" w14:paraId="71CF9751" w14:textId="77777777">
      <w:pPr>
        <w:keepNext/>
        <w:jc w:val="center"/>
      </w:pPr>
      <w:bookmarkStart w:name="_Ref78857520" w:id="17"/>
      <w:r w:rsidRPr="007E6D12">
        <w:rPr>
          <w:noProof/>
        </w:rPr>
        <w:lastRenderedPageBreak/>
        <mc:AlternateContent>
          <mc:Choice Requires="wpg">
            <w:drawing>
              <wp:inline distT="0" distB="0" distL="0" distR="0" wp14:anchorId="7A5687FE" wp14:editId="64AC08E4">
                <wp:extent cx="4242501" cy="2553337"/>
                <wp:effectExtent l="0" t="0" r="5715" b="18415"/>
                <wp:docPr id="206" name="Group 205"/>
                <wp:cNvGraphicFramePr/>
                <a:graphic xmlns:a="http://schemas.openxmlformats.org/drawingml/2006/main">
                  <a:graphicData uri="http://schemas.microsoft.com/office/word/2010/wordprocessingGroup">
                    <wpg:wgp>
                      <wpg:cNvGrpSpPr/>
                      <wpg:grpSpPr>
                        <a:xfrm>
                          <a:off x="0" y="0"/>
                          <a:ext cx="4242501" cy="2553337"/>
                          <a:chOff x="0" y="0"/>
                          <a:chExt cx="4242501" cy="2553337"/>
                        </a:xfrm>
                      </wpg:grpSpPr>
                      <wps:wsp>
                        <wps:cNvPr id="2" name="AutoShape 625"/>
                        <wps:cNvSpPr>
                          <a:spLocks noChangeAspect="1" noChangeArrowheads="1"/>
                        </wps:cNvSpPr>
                        <wps:spPr bwMode="auto">
                          <a:xfrm>
                            <a:off x="2935787" y="782915"/>
                            <a:ext cx="275520" cy="229146"/>
                          </a:xfrm>
                          <a:prstGeom prst="rightArrow">
                            <a:avLst>
                              <a:gd name="adj1" fmla="val 50000"/>
                              <a:gd name="adj2" fmla="val 39272"/>
                            </a:avLst>
                          </a:prstGeom>
                          <a:solidFill>
                            <a:schemeClr val="tx1"/>
                          </a:solidFill>
                          <a:ln w="12700">
                            <a:solidFill>
                              <a:schemeClr val="tx1"/>
                            </a:solidFill>
                            <a:miter lim="800000"/>
                            <a:headEnd/>
                            <a:tailEnd/>
                          </a:ln>
                        </wps:spPr>
                        <wps:bodyPr/>
                      </wps:wsp>
                      <wps:wsp>
                        <wps:cNvPr id="3" name="AutoShape 629"/>
                        <wps:cNvSpPr>
                          <a:spLocks noChangeAspect="1" noChangeArrowheads="1"/>
                        </wps:cNvSpPr>
                        <wps:spPr bwMode="auto">
                          <a:xfrm>
                            <a:off x="1600927" y="750180"/>
                            <a:ext cx="466474" cy="286431"/>
                          </a:xfrm>
                          <a:prstGeom prst="roundRect">
                            <a:avLst>
                              <a:gd name="adj" fmla="val 16667"/>
                            </a:avLst>
                          </a:prstGeom>
                          <a:noFill/>
                          <a:ln w="12700">
                            <a:solidFill>
                              <a:schemeClr val="tx1"/>
                            </a:solidFill>
                            <a:round/>
                            <a:headEnd/>
                            <a:tailEnd/>
                          </a:ln>
                        </wps:spPr>
                        <wps:bodyPr/>
                      </wps:wsp>
                      <wps:wsp>
                        <wps:cNvPr id="4" name="Oval 4"/>
                        <wps:cNvSpPr>
                          <a:spLocks noChangeArrowheads="1"/>
                        </wps:cNvSpPr>
                        <wps:spPr bwMode="auto">
                          <a:xfrm rot="16200000">
                            <a:off x="2548423" y="551041"/>
                            <a:ext cx="30008" cy="30007"/>
                          </a:xfrm>
                          <a:prstGeom prst="ellipse">
                            <a:avLst/>
                          </a:prstGeom>
                          <a:solidFill>
                            <a:sysClr val="windowText" lastClr="000000"/>
                          </a:solidFill>
                          <a:ln w="12700">
                            <a:solidFill>
                              <a:schemeClr val="tx1"/>
                            </a:solidFill>
                            <a:round/>
                            <a:headEnd/>
                            <a:tailEnd/>
                          </a:ln>
                        </wps:spPr>
                        <wps:bodyPr/>
                      </wps:wsp>
                      <wps:wsp>
                        <wps:cNvPr id="5" name="Oval 5"/>
                        <wps:cNvSpPr>
                          <a:spLocks noChangeArrowheads="1"/>
                        </wps:cNvSpPr>
                        <wps:spPr bwMode="auto">
                          <a:xfrm rot="16200000">
                            <a:off x="2586615" y="1115720"/>
                            <a:ext cx="30006" cy="30007"/>
                          </a:xfrm>
                          <a:prstGeom prst="ellipse">
                            <a:avLst/>
                          </a:prstGeom>
                          <a:solidFill>
                            <a:sysClr val="windowText" lastClr="000000"/>
                          </a:solidFill>
                          <a:ln w="12700">
                            <a:solidFill>
                              <a:schemeClr val="tx1"/>
                            </a:solidFill>
                            <a:round/>
                            <a:headEnd/>
                            <a:tailEnd/>
                          </a:ln>
                        </wps:spPr>
                        <wps:bodyPr/>
                      </wps:wsp>
                      <wps:wsp>
                        <wps:cNvPr id="6" name="Oval 6"/>
                        <wps:cNvSpPr>
                          <a:spLocks noChangeArrowheads="1"/>
                        </wps:cNvSpPr>
                        <wps:spPr bwMode="auto">
                          <a:xfrm rot="16200000">
                            <a:off x="2585251" y="751543"/>
                            <a:ext cx="32735" cy="30007"/>
                          </a:xfrm>
                          <a:prstGeom prst="ellipse">
                            <a:avLst/>
                          </a:prstGeom>
                          <a:solidFill>
                            <a:sysClr val="windowText" lastClr="000000"/>
                          </a:solidFill>
                          <a:ln w="12700">
                            <a:solidFill>
                              <a:schemeClr val="tx1"/>
                            </a:solidFill>
                            <a:round/>
                            <a:headEnd/>
                            <a:tailEnd/>
                          </a:ln>
                        </wps:spPr>
                        <wps:bodyPr/>
                      </wps:wsp>
                      <wps:wsp>
                        <wps:cNvPr id="7" name="Oval 7"/>
                        <wps:cNvSpPr>
                          <a:spLocks noChangeArrowheads="1"/>
                        </wps:cNvSpPr>
                        <wps:spPr bwMode="auto">
                          <a:xfrm rot="16200000">
                            <a:off x="2585251" y="1425339"/>
                            <a:ext cx="32735" cy="30007"/>
                          </a:xfrm>
                          <a:prstGeom prst="ellipse">
                            <a:avLst/>
                          </a:prstGeom>
                          <a:solidFill>
                            <a:sysClr val="windowText" lastClr="000000"/>
                          </a:solidFill>
                          <a:ln w="12700">
                            <a:solidFill>
                              <a:schemeClr val="tx1"/>
                            </a:solidFill>
                            <a:round/>
                            <a:headEnd/>
                            <a:tailEnd/>
                          </a:ln>
                        </wps:spPr>
                        <wps:bodyPr/>
                      </wps:wsp>
                      <wps:wsp>
                        <wps:cNvPr id="8" name="Oval 8"/>
                        <wps:cNvSpPr>
                          <a:spLocks noChangeArrowheads="1"/>
                        </wps:cNvSpPr>
                        <wps:spPr bwMode="auto">
                          <a:xfrm rot="16200000">
                            <a:off x="2676636" y="1342139"/>
                            <a:ext cx="32735" cy="32735"/>
                          </a:xfrm>
                          <a:prstGeom prst="ellipse">
                            <a:avLst/>
                          </a:prstGeom>
                          <a:solidFill>
                            <a:sysClr val="windowText" lastClr="000000"/>
                          </a:solidFill>
                          <a:ln w="12700">
                            <a:solidFill>
                              <a:schemeClr val="tx1"/>
                            </a:solidFill>
                            <a:round/>
                            <a:headEnd/>
                            <a:tailEnd/>
                          </a:ln>
                        </wps:spPr>
                        <wps:bodyPr/>
                      </wps:wsp>
                      <wps:wsp>
                        <wps:cNvPr id="9" name="Oval 9"/>
                        <wps:cNvSpPr>
                          <a:spLocks noChangeArrowheads="1"/>
                        </wps:cNvSpPr>
                        <wps:spPr bwMode="auto">
                          <a:xfrm rot="16200000">
                            <a:off x="2742106" y="521035"/>
                            <a:ext cx="30006" cy="30006"/>
                          </a:xfrm>
                          <a:prstGeom prst="ellipse">
                            <a:avLst/>
                          </a:prstGeom>
                          <a:solidFill>
                            <a:sysClr val="windowText" lastClr="000000"/>
                          </a:solidFill>
                          <a:ln w="12700">
                            <a:solidFill>
                              <a:schemeClr val="tx1"/>
                            </a:solidFill>
                            <a:round/>
                            <a:headEnd/>
                            <a:tailEnd/>
                          </a:ln>
                        </wps:spPr>
                        <wps:bodyPr/>
                      </wps:wsp>
                      <wps:wsp>
                        <wps:cNvPr id="10" name="Oval 10"/>
                        <wps:cNvSpPr>
                          <a:spLocks noChangeArrowheads="1"/>
                        </wps:cNvSpPr>
                        <wps:spPr bwMode="auto">
                          <a:xfrm rot="16200000">
                            <a:off x="2527963" y="377818"/>
                            <a:ext cx="30006" cy="32735"/>
                          </a:xfrm>
                          <a:prstGeom prst="ellipse">
                            <a:avLst/>
                          </a:prstGeom>
                          <a:solidFill>
                            <a:sysClr val="windowText" lastClr="000000"/>
                          </a:solidFill>
                          <a:ln w="12700">
                            <a:solidFill>
                              <a:schemeClr val="tx1"/>
                            </a:solidFill>
                            <a:round/>
                            <a:headEnd/>
                            <a:tailEnd/>
                          </a:ln>
                        </wps:spPr>
                        <wps:bodyPr/>
                      </wps:wsp>
                      <wps:wsp>
                        <wps:cNvPr id="11" name="Oval 11"/>
                        <wps:cNvSpPr>
                          <a:spLocks noChangeArrowheads="1"/>
                        </wps:cNvSpPr>
                        <wps:spPr bwMode="auto">
                          <a:xfrm rot="16200000">
                            <a:off x="2593434" y="290525"/>
                            <a:ext cx="32735" cy="30006"/>
                          </a:xfrm>
                          <a:prstGeom prst="ellipse">
                            <a:avLst/>
                          </a:prstGeom>
                          <a:solidFill>
                            <a:sysClr val="windowText" lastClr="000000"/>
                          </a:solidFill>
                          <a:ln w="12700">
                            <a:solidFill>
                              <a:schemeClr val="tx1"/>
                            </a:solidFill>
                            <a:round/>
                            <a:headEnd/>
                            <a:tailEnd/>
                          </a:ln>
                        </wps:spPr>
                        <wps:bodyPr/>
                      </wps:wsp>
                      <wps:wsp>
                        <wps:cNvPr id="12" name="Oval 12"/>
                        <wps:cNvSpPr>
                          <a:spLocks noChangeArrowheads="1"/>
                        </wps:cNvSpPr>
                        <wps:spPr bwMode="auto">
                          <a:xfrm rot="16200000">
                            <a:off x="2586615" y="913854"/>
                            <a:ext cx="30006" cy="30007"/>
                          </a:xfrm>
                          <a:prstGeom prst="ellipse">
                            <a:avLst/>
                          </a:prstGeom>
                          <a:solidFill>
                            <a:sysClr val="windowText" lastClr="000000"/>
                          </a:solidFill>
                          <a:ln w="12700">
                            <a:solidFill>
                              <a:schemeClr val="tx1"/>
                            </a:solidFill>
                            <a:round/>
                            <a:headEnd/>
                            <a:tailEnd/>
                          </a:ln>
                        </wps:spPr>
                        <wps:bodyPr/>
                      </wps:wsp>
                      <wps:wsp>
                        <wps:cNvPr id="13" name="Oval 13"/>
                        <wps:cNvSpPr>
                          <a:spLocks noChangeArrowheads="1"/>
                        </wps:cNvSpPr>
                        <wps:spPr bwMode="auto">
                          <a:xfrm rot="16200000">
                            <a:off x="2450220" y="1404880"/>
                            <a:ext cx="30006" cy="30007"/>
                          </a:xfrm>
                          <a:prstGeom prst="ellipse">
                            <a:avLst/>
                          </a:prstGeom>
                          <a:solidFill>
                            <a:sysClr val="windowText" lastClr="000000"/>
                          </a:solidFill>
                          <a:ln w="12700">
                            <a:solidFill>
                              <a:schemeClr val="tx1"/>
                            </a:solidFill>
                            <a:round/>
                            <a:headEnd/>
                            <a:tailEnd/>
                          </a:ln>
                        </wps:spPr>
                        <wps:bodyPr/>
                      </wps:wsp>
                      <wps:wsp>
                        <wps:cNvPr id="14" name="Oval 14"/>
                        <wps:cNvSpPr>
                          <a:spLocks noChangeArrowheads="1"/>
                        </wps:cNvSpPr>
                        <wps:spPr bwMode="auto">
                          <a:xfrm rot="16200000">
                            <a:off x="2740742" y="827927"/>
                            <a:ext cx="32735" cy="30006"/>
                          </a:xfrm>
                          <a:prstGeom prst="ellipse">
                            <a:avLst/>
                          </a:prstGeom>
                          <a:solidFill>
                            <a:sysClr val="windowText" lastClr="000000"/>
                          </a:solidFill>
                          <a:ln w="12700">
                            <a:solidFill>
                              <a:schemeClr val="tx1"/>
                            </a:solidFill>
                            <a:round/>
                            <a:headEnd/>
                            <a:tailEnd/>
                          </a:ln>
                        </wps:spPr>
                        <wps:bodyPr/>
                      </wps:wsp>
                      <wps:wsp>
                        <wps:cNvPr id="15" name="Oval 15"/>
                        <wps:cNvSpPr>
                          <a:spLocks noChangeArrowheads="1"/>
                        </wps:cNvSpPr>
                        <wps:spPr bwMode="auto">
                          <a:xfrm rot="16200000">
                            <a:off x="2720282" y="1238478"/>
                            <a:ext cx="32735" cy="32735"/>
                          </a:xfrm>
                          <a:prstGeom prst="ellipse">
                            <a:avLst/>
                          </a:prstGeom>
                          <a:solidFill>
                            <a:sysClr val="windowText" lastClr="000000"/>
                          </a:solidFill>
                          <a:ln w="12700">
                            <a:solidFill>
                              <a:schemeClr val="tx1"/>
                            </a:solidFill>
                            <a:round/>
                            <a:headEnd/>
                            <a:tailEnd/>
                          </a:ln>
                        </wps:spPr>
                        <wps:bodyPr/>
                      </wps:wsp>
                      <wps:wsp>
                        <wps:cNvPr id="16" name="Oval 16"/>
                        <wps:cNvSpPr>
                          <a:spLocks noChangeArrowheads="1"/>
                        </wps:cNvSpPr>
                        <wps:spPr bwMode="auto">
                          <a:xfrm rot="16200000">
                            <a:off x="2725739" y="954773"/>
                            <a:ext cx="32735" cy="32735"/>
                          </a:xfrm>
                          <a:prstGeom prst="ellipse">
                            <a:avLst/>
                          </a:prstGeom>
                          <a:solidFill>
                            <a:sysClr val="windowText" lastClr="000000"/>
                          </a:solidFill>
                          <a:ln w="12700">
                            <a:solidFill>
                              <a:schemeClr val="tx1"/>
                            </a:solidFill>
                            <a:round/>
                            <a:headEnd/>
                            <a:tailEnd/>
                          </a:ln>
                        </wps:spPr>
                        <wps:bodyPr/>
                      </wps:wsp>
                      <wps:wsp>
                        <wps:cNvPr id="17" name="Oval 17"/>
                        <wps:cNvSpPr>
                          <a:spLocks noChangeArrowheads="1"/>
                        </wps:cNvSpPr>
                        <wps:spPr bwMode="auto">
                          <a:xfrm rot="16200000">
                            <a:off x="2682091" y="624696"/>
                            <a:ext cx="30006" cy="30006"/>
                          </a:xfrm>
                          <a:prstGeom prst="ellipse">
                            <a:avLst/>
                          </a:prstGeom>
                          <a:solidFill>
                            <a:sysClr val="windowText" lastClr="000000"/>
                          </a:solidFill>
                          <a:ln w="12700">
                            <a:solidFill>
                              <a:schemeClr val="tx1"/>
                            </a:solidFill>
                            <a:round/>
                            <a:headEnd/>
                            <a:tailEnd/>
                          </a:ln>
                        </wps:spPr>
                        <wps:bodyPr/>
                      </wps:wsp>
                      <wps:wsp>
                        <wps:cNvPr id="18" name="Oval 18"/>
                        <wps:cNvSpPr>
                          <a:spLocks noChangeArrowheads="1"/>
                        </wps:cNvSpPr>
                        <wps:spPr bwMode="auto">
                          <a:xfrm rot="16200000">
                            <a:off x="2448855" y="1097988"/>
                            <a:ext cx="32735" cy="30007"/>
                          </a:xfrm>
                          <a:prstGeom prst="ellipse">
                            <a:avLst/>
                          </a:prstGeom>
                          <a:solidFill>
                            <a:sysClr val="windowText" lastClr="000000"/>
                          </a:solidFill>
                          <a:ln w="12700">
                            <a:solidFill>
                              <a:schemeClr val="tx1"/>
                            </a:solidFill>
                            <a:round/>
                            <a:headEnd/>
                            <a:tailEnd/>
                          </a:ln>
                        </wps:spPr>
                        <wps:bodyPr/>
                      </wps:wsp>
                      <wps:wsp>
                        <wps:cNvPr id="19" name="Oval 19"/>
                        <wps:cNvSpPr>
                          <a:spLocks noChangeArrowheads="1"/>
                        </wps:cNvSpPr>
                        <wps:spPr bwMode="auto">
                          <a:xfrm rot="16200000">
                            <a:off x="2660269" y="392821"/>
                            <a:ext cx="32735" cy="32735"/>
                          </a:xfrm>
                          <a:prstGeom prst="ellipse">
                            <a:avLst/>
                          </a:prstGeom>
                          <a:solidFill>
                            <a:sysClr val="windowText" lastClr="000000"/>
                          </a:solidFill>
                          <a:ln w="12700">
                            <a:solidFill>
                              <a:schemeClr val="tx1"/>
                            </a:solidFill>
                            <a:round/>
                            <a:headEnd/>
                            <a:tailEnd/>
                          </a:ln>
                        </wps:spPr>
                        <wps:bodyPr/>
                      </wps:wsp>
                      <wps:wsp>
                        <wps:cNvPr id="20" name="Oval 20"/>
                        <wps:cNvSpPr>
                          <a:spLocks noChangeArrowheads="1"/>
                        </wps:cNvSpPr>
                        <wps:spPr bwMode="auto">
                          <a:xfrm>
                            <a:off x="2431123" y="272792"/>
                            <a:ext cx="30006" cy="32735"/>
                          </a:xfrm>
                          <a:prstGeom prst="ellipse">
                            <a:avLst/>
                          </a:prstGeom>
                          <a:solidFill>
                            <a:sysClr val="windowText" lastClr="000000"/>
                          </a:solidFill>
                          <a:ln w="12700">
                            <a:solidFill>
                              <a:schemeClr val="tx1"/>
                            </a:solidFill>
                            <a:round/>
                            <a:headEnd/>
                            <a:tailEnd/>
                          </a:ln>
                        </wps:spPr>
                        <wps:bodyPr/>
                      </wps:wsp>
                      <wps:wsp>
                        <wps:cNvPr id="21" name="Oval 21"/>
                        <wps:cNvSpPr>
                          <a:spLocks noChangeArrowheads="1"/>
                        </wps:cNvSpPr>
                        <wps:spPr bwMode="auto">
                          <a:xfrm>
                            <a:off x="2643901" y="499211"/>
                            <a:ext cx="30006" cy="32735"/>
                          </a:xfrm>
                          <a:prstGeom prst="ellipse">
                            <a:avLst/>
                          </a:prstGeom>
                          <a:solidFill>
                            <a:sysClr val="windowText" lastClr="000000"/>
                          </a:solidFill>
                          <a:ln w="12700">
                            <a:solidFill>
                              <a:schemeClr val="tx1"/>
                            </a:solidFill>
                            <a:round/>
                            <a:headEnd/>
                            <a:tailEnd/>
                          </a:ln>
                        </wps:spPr>
                        <wps:bodyPr/>
                      </wps:wsp>
                      <wps:wsp>
                        <wps:cNvPr id="22" name="Oval 22"/>
                        <wps:cNvSpPr>
                          <a:spLocks noChangeArrowheads="1"/>
                        </wps:cNvSpPr>
                        <wps:spPr bwMode="auto">
                          <a:xfrm>
                            <a:off x="2709371" y="1137545"/>
                            <a:ext cx="32735" cy="30006"/>
                          </a:xfrm>
                          <a:prstGeom prst="ellipse">
                            <a:avLst/>
                          </a:prstGeom>
                          <a:solidFill>
                            <a:sysClr val="windowText" lastClr="000000"/>
                          </a:solidFill>
                          <a:ln w="12700">
                            <a:solidFill>
                              <a:schemeClr val="tx1"/>
                            </a:solidFill>
                            <a:round/>
                            <a:headEnd/>
                            <a:tailEnd/>
                          </a:ln>
                        </wps:spPr>
                        <wps:bodyPr/>
                      </wps:wsp>
                      <wps:wsp>
                        <wps:cNvPr id="23" name="Line 656"/>
                        <wps:cNvCnPr/>
                        <wps:spPr bwMode="auto">
                          <a:xfrm flipV="1">
                            <a:off x="2286541" y="902944"/>
                            <a:ext cx="240058" cy="0"/>
                          </a:xfrm>
                          <a:prstGeom prst="line">
                            <a:avLst/>
                          </a:prstGeom>
                          <a:noFill/>
                          <a:ln w="12700">
                            <a:solidFill>
                              <a:schemeClr val="tx1"/>
                            </a:solidFill>
                            <a:round/>
                            <a:headEnd w="sm" len="med"/>
                            <a:tailEnd type="triangle" w="med" len="sm"/>
                          </a:ln>
                        </wps:spPr>
                        <wps:bodyPr/>
                      </wps:wsp>
                      <wps:wsp>
                        <wps:cNvPr id="24" name="Line 657"/>
                        <wps:cNvCnPr/>
                        <wps:spPr bwMode="auto">
                          <a:xfrm flipH="1">
                            <a:off x="2343829" y="1298492"/>
                            <a:ext cx="267336" cy="0"/>
                          </a:xfrm>
                          <a:prstGeom prst="line">
                            <a:avLst/>
                          </a:prstGeom>
                          <a:noFill/>
                          <a:ln w="12700">
                            <a:solidFill>
                              <a:schemeClr val="tx1"/>
                            </a:solidFill>
                            <a:round/>
                            <a:headEnd/>
                            <a:tailEnd type="triangle" w="med" len="sm"/>
                          </a:ln>
                        </wps:spPr>
                        <wps:bodyPr/>
                      </wps:wsp>
                      <wps:wsp>
                        <wps:cNvPr id="25" name="Line 658"/>
                        <wps:cNvCnPr/>
                        <wps:spPr bwMode="auto">
                          <a:xfrm>
                            <a:off x="2327461" y="212778"/>
                            <a:ext cx="1508541" cy="0"/>
                          </a:xfrm>
                          <a:prstGeom prst="line">
                            <a:avLst/>
                          </a:prstGeom>
                          <a:noFill/>
                          <a:ln w="12700">
                            <a:solidFill>
                              <a:schemeClr val="tx1"/>
                            </a:solidFill>
                            <a:round/>
                            <a:headEnd/>
                            <a:tailEnd/>
                          </a:ln>
                          <a:effectLst/>
                        </wps:spPr>
                        <wps:bodyPr/>
                      </wps:wsp>
                      <wps:wsp>
                        <wps:cNvPr id="26" name="Line 659"/>
                        <wps:cNvCnPr/>
                        <wps:spPr bwMode="auto">
                          <a:xfrm>
                            <a:off x="2308366" y="1571284"/>
                            <a:ext cx="1527637" cy="0"/>
                          </a:xfrm>
                          <a:prstGeom prst="line">
                            <a:avLst/>
                          </a:prstGeom>
                          <a:noFill/>
                          <a:ln w="12700">
                            <a:solidFill>
                              <a:schemeClr val="tx1"/>
                            </a:solidFill>
                            <a:round/>
                            <a:headEnd/>
                            <a:tailEnd/>
                          </a:ln>
                          <a:effectLst/>
                        </wps:spPr>
                        <wps:bodyPr/>
                      </wps:wsp>
                      <wps:wsp>
                        <wps:cNvPr id="27" name="AutoShape 660"/>
                        <wps:cNvSpPr>
                          <a:spLocks noChangeAspect="1" noChangeArrowheads="1"/>
                        </wps:cNvSpPr>
                        <wps:spPr bwMode="auto">
                          <a:xfrm>
                            <a:off x="2840312" y="267337"/>
                            <a:ext cx="461019" cy="1249389"/>
                          </a:xfrm>
                          <a:prstGeom prst="roundRect">
                            <a:avLst>
                              <a:gd name="adj" fmla="val 16667"/>
                            </a:avLst>
                          </a:prstGeom>
                          <a:noFill/>
                          <a:ln w="12700" algn="ctr">
                            <a:solidFill>
                              <a:schemeClr val="tx1"/>
                            </a:solidFill>
                            <a:round/>
                            <a:headEnd/>
                            <a:tailEnd/>
                          </a:ln>
                          <a:effectLst/>
                        </wps:spPr>
                        <wps:bodyPr wrap="none" anchor="ctr"/>
                      </wps:wsp>
                      <wps:wsp>
                        <wps:cNvPr id="28" name="Line 661"/>
                        <wps:cNvCnPr/>
                        <wps:spPr bwMode="auto">
                          <a:xfrm>
                            <a:off x="2327461" y="200221"/>
                            <a:ext cx="0" cy="621967"/>
                          </a:xfrm>
                          <a:prstGeom prst="line">
                            <a:avLst/>
                          </a:prstGeom>
                          <a:noFill/>
                          <a:ln w="12700">
                            <a:solidFill>
                              <a:schemeClr val="tx1"/>
                            </a:solidFill>
                            <a:round/>
                            <a:headEnd/>
                            <a:tailEnd/>
                          </a:ln>
                          <a:effectLst/>
                        </wps:spPr>
                        <wps:bodyPr/>
                      </wps:wsp>
                      <wps:wsp>
                        <wps:cNvPr id="29" name="Line 662"/>
                        <wps:cNvCnPr/>
                        <wps:spPr bwMode="auto">
                          <a:xfrm>
                            <a:off x="2327461" y="974324"/>
                            <a:ext cx="0" cy="265237"/>
                          </a:xfrm>
                          <a:prstGeom prst="line">
                            <a:avLst/>
                          </a:prstGeom>
                          <a:noFill/>
                          <a:ln w="12700">
                            <a:solidFill>
                              <a:schemeClr val="tx1"/>
                            </a:solidFill>
                            <a:round/>
                            <a:headEnd/>
                            <a:tailEnd/>
                          </a:ln>
                          <a:effectLst/>
                        </wps:spPr>
                        <wps:bodyPr/>
                      </wps:wsp>
                      <wps:wsp>
                        <wps:cNvPr id="30" name="Line 665"/>
                        <wps:cNvCnPr/>
                        <wps:spPr bwMode="auto">
                          <a:xfrm flipH="1">
                            <a:off x="1314311" y="973870"/>
                            <a:ext cx="286614" cy="0"/>
                          </a:xfrm>
                          <a:prstGeom prst="line">
                            <a:avLst/>
                          </a:prstGeom>
                          <a:noFill/>
                          <a:ln w="12700">
                            <a:solidFill>
                              <a:schemeClr val="tx1"/>
                            </a:solidFill>
                            <a:round/>
                            <a:headEnd/>
                            <a:tailEnd/>
                          </a:ln>
                          <a:effectLst/>
                        </wps:spPr>
                        <wps:bodyPr/>
                      </wps:wsp>
                      <wps:wsp>
                        <wps:cNvPr id="31" name="Line 666"/>
                        <wps:cNvCnPr/>
                        <wps:spPr bwMode="auto">
                          <a:xfrm flipH="1">
                            <a:off x="1314311" y="821106"/>
                            <a:ext cx="286613" cy="0"/>
                          </a:xfrm>
                          <a:prstGeom prst="line">
                            <a:avLst/>
                          </a:prstGeom>
                          <a:noFill/>
                          <a:ln w="12700">
                            <a:solidFill>
                              <a:schemeClr val="tx1"/>
                            </a:solidFill>
                            <a:round/>
                            <a:headEnd/>
                            <a:tailEnd/>
                          </a:ln>
                          <a:effectLst/>
                        </wps:spPr>
                        <wps:bodyPr/>
                      </wps:wsp>
                      <wpg:grpSp>
                        <wpg:cNvPr id="32" name="Group 32"/>
                        <wpg:cNvGrpSpPr/>
                        <wpg:grpSpPr>
                          <a:xfrm>
                            <a:off x="0" y="0"/>
                            <a:ext cx="1235748" cy="1462167"/>
                            <a:chOff x="0" y="0"/>
                            <a:chExt cx="1235748" cy="1462167"/>
                          </a:xfrm>
                        </wpg:grpSpPr>
                        <wps:wsp>
                          <wps:cNvPr id="82" name="Line 669"/>
                          <wps:cNvCnPr/>
                          <wps:spPr bwMode="auto">
                            <a:xfrm flipV="1">
                              <a:off x="10912" y="245513"/>
                              <a:ext cx="16368" cy="73655"/>
                            </a:xfrm>
                            <a:prstGeom prst="line">
                              <a:avLst/>
                            </a:prstGeom>
                            <a:noFill/>
                            <a:ln w="12700" cap="rnd">
                              <a:solidFill>
                                <a:schemeClr val="tx1"/>
                              </a:solidFill>
                              <a:round/>
                              <a:headEnd/>
                              <a:tailEnd/>
                            </a:ln>
                          </wps:spPr>
                          <wps:bodyPr/>
                        </wps:wsp>
                        <wps:wsp>
                          <wps:cNvPr id="83" name="Line 670"/>
                          <wps:cNvCnPr/>
                          <wps:spPr bwMode="auto">
                            <a:xfrm>
                              <a:off x="1022970" y="310983"/>
                              <a:ext cx="5455" cy="16368"/>
                            </a:xfrm>
                            <a:prstGeom prst="line">
                              <a:avLst/>
                            </a:prstGeom>
                            <a:noFill/>
                            <a:ln w="12700" cap="rnd">
                              <a:solidFill>
                                <a:schemeClr val="tx1"/>
                              </a:solidFill>
                              <a:round/>
                              <a:headEnd/>
                              <a:tailEnd/>
                            </a:ln>
                          </wps:spPr>
                          <wps:bodyPr/>
                        </wps:wsp>
                        <wps:wsp>
                          <wps:cNvPr id="84" name="Line 671"/>
                          <wps:cNvCnPr/>
                          <wps:spPr bwMode="auto">
                            <a:xfrm flipH="1">
                              <a:off x="504666" y="471932"/>
                              <a:ext cx="30007" cy="8183"/>
                            </a:xfrm>
                            <a:prstGeom prst="line">
                              <a:avLst/>
                            </a:prstGeom>
                            <a:noFill/>
                            <a:ln w="12700" cap="rnd">
                              <a:solidFill>
                                <a:schemeClr val="tx1"/>
                              </a:solidFill>
                              <a:round/>
                              <a:headEnd/>
                              <a:tailEnd/>
                            </a:ln>
                          </wps:spPr>
                          <wps:bodyPr/>
                        </wps:wsp>
                        <wps:wsp>
                          <wps:cNvPr id="85" name="Line 672"/>
                          <wps:cNvCnPr/>
                          <wps:spPr bwMode="auto">
                            <a:xfrm flipH="1">
                              <a:off x="477386" y="480115"/>
                              <a:ext cx="27280" cy="19096"/>
                            </a:xfrm>
                            <a:prstGeom prst="line">
                              <a:avLst/>
                            </a:prstGeom>
                            <a:noFill/>
                            <a:ln w="12700" cap="rnd">
                              <a:solidFill>
                                <a:schemeClr val="tx1"/>
                              </a:solidFill>
                              <a:round/>
                              <a:headEnd/>
                              <a:tailEnd/>
                            </a:ln>
                          </wps:spPr>
                          <wps:bodyPr/>
                        </wps:wsp>
                        <wps:wsp>
                          <wps:cNvPr id="86" name="Line 673"/>
                          <wps:cNvCnPr/>
                          <wps:spPr bwMode="auto">
                            <a:xfrm flipH="1">
                              <a:off x="461019" y="499211"/>
                              <a:ext cx="16368" cy="19095"/>
                            </a:xfrm>
                            <a:prstGeom prst="line">
                              <a:avLst/>
                            </a:prstGeom>
                            <a:noFill/>
                            <a:ln w="12700" cap="rnd">
                              <a:solidFill>
                                <a:schemeClr val="tx1"/>
                              </a:solidFill>
                              <a:round/>
                              <a:headEnd/>
                              <a:tailEnd/>
                            </a:ln>
                          </wps:spPr>
                          <wps:bodyPr/>
                        </wps:wsp>
                        <wps:wsp>
                          <wps:cNvPr id="87" name="Line 674"/>
                          <wps:cNvCnPr/>
                          <wps:spPr bwMode="auto">
                            <a:xfrm flipH="1">
                              <a:off x="444651" y="521034"/>
                              <a:ext cx="16368" cy="27279"/>
                            </a:xfrm>
                            <a:prstGeom prst="line">
                              <a:avLst/>
                            </a:prstGeom>
                            <a:noFill/>
                            <a:ln w="12700" cap="rnd">
                              <a:solidFill>
                                <a:schemeClr val="tx1"/>
                              </a:solidFill>
                              <a:round/>
                              <a:headEnd/>
                              <a:tailEnd/>
                            </a:ln>
                          </wps:spPr>
                          <wps:bodyPr/>
                        </wps:wsp>
                        <wps:wsp>
                          <wps:cNvPr id="88" name="Line 675"/>
                          <wps:cNvCnPr/>
                          <wps:spPr bwMode="auto">
                            <a:xfrm flipH="1">
                              <a:off x="436468" y="548314"/>
                              <a:ext cx="8183" cy="38191"/>
                            </a:xfrm>
                            <a:prstGeom prst="line">
                              <a:avLst/>
                            </a:prstGeom>
                            <a:noFill/>
                            <a:ln w="12700" cap="rnd">
                              <a:solidFill>
                                <a:schemeClr val="tx1"/>
                              </a:solidFill>
                              <a:round/>
                              <a:headEnd/>
                              <a:tailEnd/>
                            </a:ln>
                          </wps:spPr>
                          <wps:bodyPr/>
                        </wps:wsp>
                        <wps:wsp>
                          <wps:cNvPr id="89" name="Line 676"/>
                          <wps:cNvCnPr/>
                          <wps:spPr bwMode="auto">
                            <a:xfrm>
                              <a:off x="436468" y="586505"/>
                              <a:ext cx="2728" cy="27279"/>
                            </a:xfrm>
                            <a:prstGeom prst="line">
                              <a:avLst/>
                            </a:prstGeom>
                            <a:noFill/>
                            <a:ln w="12700" cap="rnd">
                              <a:solidFill>
                                <a:schemeClr val="tx1"/>
                              </a:solidFill>
                              <a:round/>
                              <a:headEnd/>
                              <a:tailEnd/>
                            </a:ln>
                          </wps:spPr>
                          <wps:bodyPr/>
                        </wps:wsp>
                        <wps:wsp>
                          <wps:cNvPr id="90" name="Line 677"/>
                          <wps:cNvCnPr/>
                          <wps:spPr bwMode="auto">
                            <a:xfrm>
                              <a:off x="439194" y="613784"/>
                              <a:ext cx="2729" cy="32735"/>
                            </a:xfrm>
                            <a:prstGeom prst="line">
                              <a:avLst/>
                            </a:prstGeom>
                            <a:noFill/>
                            <a:ln w="12700" cap="rnd">
                              <a:solidFill>
                                <a:schemeClr val="tx1"/>
                              </a:solidFill>
                              <a:round/>
                              <a:headEnd/>
                              <a:tailEnd/>
                            </a:ln>
                          </wps:spPr>
                          <wps:bodyPr/>
                        </wps:wsp>
                        <wps:wsp>
                          <wps:cNvPr id="91" name="Line 678"/>
                          <wps:cNvCnPr/>
                          <wps:spPr bwMode="auto">
                            <a:xfrm>
                              <a:off x="441923" y="646519"/>
                              <a:ext cx="8183" cy="30006"/>
                            </a:xfrm>
                            <a:prstGeom prst="line">
                              <a:avLst/>
                            </a:prstGeom>
                            <a:noFill/>
                            <a:ln w="12700" cap="rnd">
                              <a:solidFill>
                                <a:schemeClr val="tx1"/>
                              </a:solidFill>
                              <a:round/>
                              <a:headEnd/>
                              <a:tailEnd/>
                            </a:ln>
                          </wps:spPr>
                          <wps:bodyPr/>
                        </wps:wsp>
                        <wps:wsp>
                          <wps:cNvPr id="92" name="Line 679"/>
                          <wps:cNvCnPr/>
                          <wps:spPr bwMode="auto">
                            <a:xfrm>
                              <a:off x="450106" y="676525"/>
                              <a:ext cx="10912" cy="27279"/>
                            </a:xfrm>
                            <a:prstGeom prst="line">
                              <a:avLst/>
                            </a:prstGeom>
                            <a:noFill/>
                            <a:ln w="12700" cap="rnd">
                              <a:solidFill>
                                <a:schemeClr val="tx1"/>
                              </a:solidFill>
                              <a:round/>
                              <a:headEnd/>
                              <a:tailEnd/>
                            </a:ln>
                          </wps:spPr>
                          <wps:bodyPr/>
                        </wps:wsp>
                        <wps:wsp>
                          <wps:cNvPr id="93" name="Line 680"/>
                          <wps:cNvCnPr/>
                          <wps:spPr bwMode="auto">
                            <a:xfrm>
                              <a:off x="461019" y="703804"/>
                              <a:ext cx="19097" cy="19096"/>
                            </a:xfrm>
                            <a:prstGeom prst="line">
                              <a:avLst/>
                            </a:prstGeom>
                            <a:noFill/>
                            <a:ln w="12700" cap="rnd">
                              <a:solidFill>
                                <a:schemeClr val="tx1"/>
                              </a:solidFill>
                              <a:round/>
                              <a:headEnd/>
                              <a:tailEnd/>
                            </a:ln>
                          </wps:spPr>
                          <wps:bodyPr/>
                        </wps:wsp>
                        <wps:wsp>
                          <wps:cNvPr id="94" name="Line 681"/>
                          <wps:cNvCnPr/>
                          <wps:spPr bwMode="auto">
                            <a:xfrm flipH="1">
                              <a:off x="619239" y="807466"/>
                              <a:ext cx="32735" cy="2729"/>
                            </a:xfrm>
                            <a:prstGeom prst="line">
                              <a:avLst/>
                            </a:prstGeom>
                            <a:noFill/>
                            <a:ln w="12700" cap="rnd">
                              <a:solidFill>
                                <a:schemeClr val="tx1"/>
                              </a:solidFill>
                              <a:round/>
                              <a:headEnd/>
                              <a:tailEnd/>
                            </a:ln>
                          </wps:spPr>
                          <wps:bodyPr/>
                        </wps:wsp>
                        <wps:wsp>
                          <wps:cNvPr id="95" name="Line 682"/>
                          <wps:cNvCnPr/>
                          <wps:spPr bwMode="auto">
                            <a:xfrm flipH="1" flipV="1">
                              <a:off x="597414" y="802010"/>
                              <a:ext cx="19097" cy="5456"/>
                            </a:xfrm>
                            <a:prstGeom prst="line">
                              <a:avLst/>
                            </a:prstGeom>
                            <a:noFill/>
                            <a:ln w="12700" cap="rnd">
                              <a:solidFill>
                                <a:schemeClr val="tx1"/>
                              </a:solidFill>
                              <a:round/>
                              <a:headEnd/>
                              <a:tailEnd/>
                            </a:ln>
                          </wps:spPr>
                          <wps:bodyPr/>
                        </wps:wsp>
                        <wps:wsp>
                          <wps:cNvPr id="96" name="Line 683"/>
                          <wps:cNvCnPr/>
                          <wps:spPr bwMode="auto">
                            <a:xfrm flipH="1" flipV="1">
                              <a:off x="567408" y="791098"/>
                              <a:ext cx="30006" cy="10912"/>
                            </a:xfrm>
                            <a:prstGeom prst="line">
                              <a:avLst/>
                            </a:prstGeom>
                            <a:noFill/>
                            <a:ln w="12700" cap="rnd">
                              <a:solidFill>
                                <a:schemeClr val="tx1"/>
                              </a:solidFill>
                              <a:round/>
                              <a:headEnd/>
                              <a:tailEnd/>
                            </a:ln>
                          </wps:spPr>
                          <wps:bodyPr/>
                        </wps:wsp>
                        <wps:wsp>
                          <wps:cNvPr id="97" name="Line 684"/>
                          <wps:cNvCnPr/>
                          <wps:spPr bwMode="auto">
                            <a:xfrm flipH="1" flipV="1">
                              <a:off x="548311" y="780186"/>
                              <a:ext cx="19097" cy="10912"/>
                            </a:xfrm>
                            <a:prstGeom prst="line">
                              <a:avLst/>
                            </a:prstGeom>
                            <a:noFill/>
                            <a:ln w="12700" cap="rnd">
                              <a:solidFill>
                                <a:schemeClr val="tx1"/>
                              </a:solidFill>
                              <a:round/>
                              <a:headEnd/>
                              <a:tailEnd/>
                            </a:ln>
                          </wps:spPr>
                          <wps:bodyPr/>
                        </wps:wsp>
                        <wps:wsp>
                          <wps:cNvPr id="98" name="Line 685"/>
                          <wps:cNvCnPr/>
                          <wps:spPr bwMode="auto">
                            <a:xfrm flipH="1" flipV="1">
                              <a:off x="534673" y="772003"/>
                              <a:ext cx="13638" cy="8183"/>
                            </a:xfrm>
                            <a:prstGeom prst="line">
                              <a:avLst/>
                            </a:prstGeom>
                            <a:noFill/>
                            <a:ln w="12700" cap="rnd">
                              <a:solidFill>
                                <a:schemeClr val="tx1"/>
                              </a:solidFill>
                              <a:round/>
                              <a:headEnd/>
                              <a:tailEnd/>
                            </a:ln>
                          </wps:spPr>
                          <wps:bodyPr/>
                        </wps:wsp>
                        <wps:wsp>
                          <wps:cNvPr id="99" name="Line 686"/>
                          <wps:cNvCnPr/>
                          <wps:spPr bwMode="auto">
                            <a:xfrm flipH="1" flipV="1">
                              <a:off x="515576" y="758363"/>
                              <a:ext cx="19097" cy="13640"/>
                            </a:xfrm>
                            <a:prstGeom prst="line">
                              <a:avLst/>
                            </a:prstGeom>
                            <a:noFill/>
                            <a:ln w="12700" cap="rnd">
                              <a:solidFill>
                                <a:schemeClr val="tx1"/>
                              </a:solidFill>
                              <a:round/>
                              <a:headEnd/>
                              <a:tailEnd/>
                            </a:ln>
                          </wps:spPr>
                          <wps:bodyPr/>
                        </wps:wsp>
                        <wps:wsp>
                          <wps:cNvPr id="100" name="Line 687"/>
                          <wps:cNvCnPr/>
                          <wps:spPr bwMode="auto">
                            <a:xfrm flipH="1" flipV="1">
                              <a:off x="499209" y="744724"/>
                              <a:ext cx="16368" cy="10912"/>
                            </a:xfrm>
                            <a:prstGeom prst="line">
                              <a:avLst/>
                            </a:prstGeom>
                            <a:noFill/>
                            <a:ln w="12700" cap="rnd">
                              <a:solidFill>
                                <a:schemeClr val="tx1"/>
                              </a:solidFill>
                              <a:round/>
                              <a:headEnd/>
                              <a:tailEnd/>
                            </a:ln>
                          </wps:spPr>
                          <wps:bodyPr/>
                        </wps:wsp>
                        <wps:wsp>
                          <wps:cNvPr id="101" name="Line 688"/>
                          <wps:cNvCnPr/>
                          <wps:spPr bwMode="auto">
                            <a:xfrm flipH="1" flipV="1">
                              <a:off x="480115" y="722901"/>
                              <a:ext cx="19095" cy="21823"/>
                            </a:xfrm>
                            <a:prstGeom prst="line">
                              <a:avLst/>
                            </a:prstGeom>
                            <a:noFill/>
                            <a:ln w="12700" cap="rnd">
                              <a:solidFill>
                                <a:schemeClr val="tx1"/>
                              </a:solidFill>
                              <a:round/>
                              <a:headEnd/>
                              <a:tailEnd/>
                            </a:ln>
                          </wps:spPr>
                          <wps:bodyPr/>
                        </wps:wsp>
                        <wps:wsp>
                          <wps:cNvPr id="102" name="Line 689"/>
                          <wps:cNvCnPr/>
                          <wps:spPr bwMode="auto">
                            <a:xfrm flipV="1">
                              <a:off x="651974" y="802010"/>
                              <a:ext cx="19097" cy="8185"/>
                            </a:xfrm>
                            <a:prstGeom prst="line">
                              <a:avLst/>
                            </a:prstGeom>
                            <a:noFill/>
                            <a:ln w="12700" cap="rnd">
                              <a:solidFill>
                                <a:schemeClr val="tx1"/>
                              </a:solidFill>
                              <a:round/>
                              <a:headEnd/>
                              <a:tailEnd/>
                            </a:ln>
                          </wps:spPr>
                          <wps:bodyPr/>
                        </wps:wsp>
                        <wps:wsp>
                          <wps:cNvPr id="103" name="Line 690"/>
                          <wps:cNvCnPr/>
                          <wps:spPr bwMode="auto">
                            <a:xfrm flipV="1">
                              <a:off x="671069" y="791098"/>
                              <a:ext cx="16368" cy="10912"/>
                            </a:xfrm>
                            <a:prstGeom prst="line">
                              <a:avLst/>
                            </a:prstGeom>
                            <a:noFill/>
                            <a:ln w="12700" cap="rnd">
                              <a:solidFill>
                                <a:schemeClr val="tx1"/>
                              </a:solidFill>
                              <a:round/>
                              <a:headEnd/>
                              <a:tailEnd/>
                            </a:ln>
                          </wps:spPr>
                          <wps:bodyPr/>
                        </wps:wsp>
                        <wps:wsp>
                          <wps:cNvPr id="104" name="Line 691"/>
                          <wps:cNvCnPr/>
                          <wps:spPr bwMode="auto">
                            <a:xfrm flipV="1">
                              <a:off x="687436" y="782915"/>
                              <a:ext cx="10912" cy="8183"/>
                            </a:xfrm>
                            <a:prstGeom prst="line">
                              <a:avLst/>
                            </a:prstGeom>
                            <a:noFill/>
                            <a:ln w="12700" cap="rnd">
                              <a:solidFill>
                                <a:schemeClr val="tx1"/>
                              </a:solidFill>
                              <a:round/>
                              <a:headEnd/>
                              <a:tailEnd/>
                            </a:ln>
                          </wps:spPr>
                          <wps:bodyPr/>
                        </wps:wsp>
                        <wps:wsp>
                          <wps:cNvPr id="105" name="Line 692"/>
                          <wps:cNvCnPr/>
                          <wps:spPr bwMode="auto">
                            <a:xfrm flipV="1">
                              <a:off x="698349" y="763819"/>
                              <a:ext cx="16368" cy="19096"/>
                            </a:xfrm>
                            <a:prstGeom prst="line">
                              <a:avLst/>
                            </a:prstGeom>
                            <a:noFill/>
                            <a:ln w="12700" cap="rnd">
                              <a:solidFill>
                                <a:schemeClr val="tx1"/>
                              </a:solidFill>
                              <a:round/>
                              <a:headEnd/>
                              <a:tailEnd/>
                            </a:ln>
                          </wps:spPr>
                          <wps:bodyPr/>
                        </wps:wsp>
                        <wps:wsp>
                          <wps:cNvPr id="106" name="Line 693"/>
                          <wps:cNvCnPr/>
                          <wps:spPr bwMode="auto">
                            <a:xfrm flipV="1">
                              <a:off x="714716" y="744724"/>
                              <a:ext cx="2728" cy="19095"/>
                            </a:xfrm>
                            <a:prstGeom prst="line">
                              <a:avLst/>
                            </a:prstGeom>
                            <a:noFill/>
                            <a:ln w="12700" cap="rnd">
                              <a:solidFill>
                                <a:schemeClr val="tx1"/>
                              </a:solidFill>
                              <a:round/>
                              <a:headEnd/>
                              <a:tailEnd/>
                            </a:ln>
                          </wps:spPr>
                          <wps:bodyPr/>
                        </wps:wsp>
                        <wps:wsp>
                          <wps:cNvPr id="107" name="Line 694"/>
                          <wps:cNvCnPr/>
                          <wps:spPr bwMode="auto">
                            <a:xfrm flipH="1" flipV="1">
                              <a:off x="714716" y="728357"/>
                              <a:ext cx="2728" cy="16368"/>
                            </a:xfrm>
                            <a:prstGeom prst="line">
                              <a:avLst/>
                            </a:prstGeom>
                            <a:noFill/>
                            <a:ln w="12700" cap="rnd">
                              <a:solidFill>
                                <a:schemeClr val="tx1"/>
                              </a:solidFill>
                              <a:round/>
                              <a:headEnd/>
                              <a:tailEnd/>
                            </a:ln>
                          </wps:spPr>
                          <wps:bodyPr/>
                        </wps:wsp>
                        <wps:wsp>
                          <wps:cNvPr id="108" name="Line 695"/>
                          <wps:cNvCnPr/>
                          <wps:spPr bwMode="auto">
                            <a:xfrm flipH="1" flipV="1">
                              <a:off x="703804" y="714716"/>
                              <a:ext cx="10912" cy="13640"/>
                            </a:xfrm>
                            <a:prstGeom prst="line">
                              <a:avLst/>
                            </a:prstGeom>
                            <a:noFill/>
                            <a:ln w="12700" cap="rnd">
                              <a:solidFill>
                                <a:schemeClr val="tx1"/>
                              </a:solidFill>
                              <a:round/>
                              <a:headEnd/>
                              <a:tailEnd/>
                            </a:ln>
                          </wps:spPr>
                          <wps:bodyPr/>
                        </wps:wsp>
                        <wps:wsp>
                          <wps:cNvPr id="109" name="Line 696"/>
                          <wps:cNvCnPr/>
                          <wps:spPr bwMode="auto">
                            <a:xfrm flipH="1" flipV="1">
                              <a:off x="684709" y="701077"/>
                              <a:ext cx="19097" cy="10912"/>
                            </a:xfrm>
                            <a:prstGeom prst="line">
                              <a:avLst/>
                            </a:prstGeom>
                            <a:noFill/>
                            <a:ln w="12700" cap="rnd">
                              <a:solidFill>
                                <a:schemeClr val="tx1"/>
                              </a:solidFill>
                              <a:round/>
                              <a:headEnd/>
                              <a:tailEnd/>
                            </a:ln>
                          </wps:spPr>
                          <wps:bodyPr/>
                        </wps:wsp>
                        <wps:wsp>
                          <wps:cNvPr id="110" name="Line 697"/>
                          <wps:cNvCnPr/>
                          <wps:spPr bwMode="auto">
                            <a:xfrm flipH="1" flipV="1">
                              <a:off x="654701" y="695622"/>
                              <a:ext cx="30006" cy="5456"/>
                            </a:xfrm>
                            <a:prstGeom prst="line">
                              <a:avLst/>
                            </a:prstGeom>
                            <a:noFill/>
                            <a:ln w="12700" cap="rnd">
                              <a:solidFill>
                                <a:schemeClr val="tx1"/>
                              </a:solidFill>
                              <a:round/>
                              <a:headEnd/>
                              <a:tailEnd/>
                            </a:ln>
                          </wps:spPr>
                          <wps:bodyPr/>
                        </wps:wsp>
                        <wps:wsp>
                          <wps:cNvPr id="111" name="Line 698"/>
                          <wps:cNvCnPr/>
                          <wps:spPr bwMode="auto">
                            <a:xfrm flipH="1">
                              <a:off x="627423" y="695622"/>
                              <a:ext cx="27280" cy="13639"/>
                            </a:xfrm>
                            <a:prstGeom prst="line">
                              <a:avLst/>
                            </a:prstGeom>
                            <a:noFill/>
                            <a:ln w="12700" cap="rnd">
                              <a:solidFill>
                                <a:schemeClr val="tx1"/>
                              </a:solidFill>
                              <a:round/>
                              <a:headEnd/>
                              <a:tailEnd/>
                            </a:ln>
                          </wps:spPr>
                          <wps:bodyPr/>
                        </wps:wsp>
                        <wps:wsp>
                          <wps:cNvPr id="112" name="Line 699"/>
                          <wps:cNvCnPr/>
                          <wps:spPr bwMode="auto">
                            <a:xfrm flipH="1">
                              <a:off x="624694" y="709260"/>
                              <a:ext cx="2729" cy="10912"/>
                            </a:xfrm>
                            <a:prstGeom prst="line">
                              <a:avLst/>
                            </a:prstGeom>
                            <a:noFill/>
                            <a:ln w="12700" cap="rnd">
                              <a:solidFill>
                                <a:schemeClr val="tx1"/>
                              </a:solidFill>
                              <a:round/>
                              <a:headEnd/>
                              <a:tailEnd/>
                            </a:ln>
                          </wps:spPr>
                          <wps:bodyPr/>
                        </wps:wsp>
                        <wps:wsp>
                          <wps:cNvPr id="113" name="Line 700"/>
                          <wps:cNvCnPr/>
                          <wps:spPr bwMode="auto">
                            <a:xfrm flipH="1">
                              <a:off x="613782" y="722901"/>
                              <a:ext cx="10912" cy="8183"/>
                            </a:xfrm>
                            <a:prstGeom prst="line">
                              <a:avLst/>
                            </a:prstGeom>
                            <a:noFill/>
                            <a:ln w="12700" cap="rnd">
                              <a:solidFill>
                                <a:schemeClr val="tx1"/>
                              </a:solidFill>
                              <a:round/>
                              <a:headEnd/>
                              <a:tailEnd/>
                            </a:ln>
                          </wps:spPr>
                          <wps:bodyPr/>
                        </wps:wsp>
                        <wps:wsp>
                          <wps:cNvPr id="114" name="Line 701"/>
                          <wps:cNvCnPr/>
                          <wps:spPr bwMode="auto">
                            <a:xfrm flipH="1" flipV="1">
                              <a:off x="591959" y="728357"/>
                              <a:ext cx="21823" cy="2727"/>
                            </a:xfrm>
                            <a:prstGeom prst="line">
                              <a:avLst/>
                            </a:prstGeom>
                            <a:noFill/>
                            <a:ln w="12700" cap="rnd">
                              <a:solidFill>
                                <a:schemeClr val="tx1"/>
                              </a:solidFill>
                              <a:round/>
                              <a:headEnd/>
                              <a:tailEnd/>
                            </a:ln>
                          </wps:spPr>
                          <wps:bodyPr/>
                        </wps:wsp>
                        <wps:wsp>
                          <wps:cNvPr id="115" name="Line 702"/>
                          <wps:cNvCnPr/>
                          <wps:spPr bwMode="auto">
                            <a:xfrm flipH="1" flipV="1">
                              <a:off x="570136" y="722901"/>
                              <a:ext cx="21823" cy="5456"/>
                            </a:xfrm>
                            <a:prstGeom prst="line">
                              <a:avLst/>
                            </a:prstGeom>
                            <a:noFill/>
                            <a:ln w="12700" cap="rnd">
                              <a:solidFill>
                                <a:schemeClr val="tx1"/>
                              </a:solidFill>
                              <a:round/>
                              <a:headEnd/>
                              <a:tailEnd/>
                            </a:ln>
                          </wps:spPr>
                          <wps:bodyPr/>
                        </wps:wsp>
                        <wps:wsp>
                          <wps:cNvPr id="116" name="Line 703"/>
                          <wps:cNvCnPr/>
                          <wps:spPr bwMode="auto">
                            <a:xfrm flipH="1" flipV="1">
                              <a:off x="556496" y="717445"/>
                              <a:ext cx="13638" cy="5456"/>
                            </a:xfrm>
                            <a:prstGeom prst="line">
                              <a:avLst/>
                            </a:prstGeom>
                            <a:noFill/>
                            <a:ln w="12700" cap="rnd">
                              <a:solidFill>
                                <a:schemeClr val="tx1"/>
                              </a:solidFill>
                              <a:round/>
                              <a:headEnd/>
                              <a:tailEnd/>
                            </a:ln>
                          </wps:spPr>
                          <wps:bodyPr/>
                        </wps:wsp>
                        <wps:wsp>
                          <wps:cNvPr id="117" name="Line 704"/>
                          <wps:cNvCnPr/>
                          <wps:spPr bwMode="auto">
                            <a:xfrm flipH="1" flipV="1">
                              <a:off x="534673" y="701077"/>
                              <a:ext cx="21823" cy="16368"/>
                            </a:xfrm>
                            <a:prstGeom prst="line">
                              <a:avLst/>
                            </a:prstGeom>
                            <a:noFill/>
                            <a:ln w="12700" cap="rnd">
                              <a:solidFill>
                                <a:schemeClr val="tx1"/>
                              </a:solidFill>
                              <a:round/>
                              <a:headEnd/>
                              <a:tailEnd/>
                            </a:ln>
                          </wps:spPr>
                          <wps:bodyPr/>
                        </wps:wsp>
                        <wps:wsp>
                          <wps:cNvPr id="118" name="Line 705"/>
                          <wps:cNvCnPr/>
                          <wps:spPr bwMode="auto">
                            <a:xfrm flipH="1" flipV="1">
                              <a:off x="515576" y="681981"/>
                              <a:ext cx="19097" cy="19096"/>
                            </a:xfrm>
                            <a:prstGeom prst="line">
                              <a:avLst/>
                            </a:prstGeom>
                            <a:noFill/>
                            <a:ln w="12700" cap="rnd">
                              <a:solidFill>
                                <a:schemeClr val="tx1"/>
                              </a:solidFill>
                              <a:round/>
                              <a:headEnd/>
                              <a:tailEnd/>
                            </a:ln>
                          </wps:spPr>
                          <wps:bodyPr/>
                        </wps:wsp>
                        <wps:wsp>
                          <wps:cNvPr id="119" name="Line 706"/>
                          <wps:cNvCnPr/>
                          <wps:spPr bwMode="auto">
                            <a:xfrm flipH="1" flipV="1">
                              <a:off x="501938" y="660158"/>
                              <a:ext cx="13638" cy="21823"/>
                            </a:xfrm>
                            <a:prstGeom prst="line">
                              <a:avLst/>
                            </a:prstGeom>
                            <a:noFill/>
                            <a:ln w="12700" cap="rnd">
                              <a:solidFill>
                                <a:schemeClr val="tx1"/>
                              </a:solidFill>
                              <a:round/>
                              <a:headEnd/>
                              <a:tailEnd/>
                            </a:ln>
                          </wps:spPr>
                          <wps:bodyPr/>
                        </wps:wsp>
                        <wps:wsp>
                          <wps:cNvPr id="120" name="Line 707"/>
                          <wps:cNvCnPr/>
                          <wps:spPr bwMode="auto">
                            <a:xfrm flipH="1" flipV="1">
                              <a:off x="496483" y="641063"/>
                              <a:ext cx="5455" cy="19095"/>
                            </a:xfrm>
                            <a:prstGeom prst="line">
                              <a:avLst/>
                            </a:prstGeom>
                            <a:noFill/>
                            <a:ln w="12700" cap="rnd">
                              <a:solidFill>
                                <a:schemeClr val="tx1"/>
                              </a:solidFill>
                              <a:round/>
                              <a:headEnd/>
                              <a:tailEnd/>
                            </a:ln>
                          </wps:spPr>
                          <wps:bodyPr/>
                        </wps:wsp>
                        <wps:wsp>
                          <wps:cNvPr id="121" name="Line 708"/>
                          <wps:cNvCnPr/>
                          <wps:spPr bwMode="auto">
                            <a:xfrm flipH="1" flipV="1">
                              <a:off x="491026" y="619240"/>
                              <a:ext cx="5455" cy="19095"/>
                            </a:xfrm>
                            <a:prstGeom prst="line">
                              <a:avLst/>
                            </a:prstGeom>
                            <a:noFill/>
                            <a:ln w="12700" cap="rnd">
                              <a:solidFill>
                                <a:schemeClr val="tx1"/>
                              </a:solidFill>
                              <a:round/>
                              <a:headEnd/>
                              <a:tailEnd/>
                            </a:ln>
                          </wps:spPr>
                          <wps:bodyPr/>
                        </wps:wsp>
                        <wps:wsp>
                          <wps:cNvPr id="122" name="Line 709"/>
                          <wps:cNvCnPr/>
                          <wps:spPr bwMode="auto">
                            <a:xfrm flipV="1">
                              <a:off x="491026" y="591960"/>
                              <a:ext cx="0" cy="27279"/>
                            </a:xfrm>
                            <a:prstGeom prst="line">
                              <a:avLst/>
                            </a:prstGeom>
                            <a:noFill/>
                            <a:ln w="12700" cap="rnd">
                              <a:solidFill>
                                <a:schemeClr val="tx1"/>
                              </a:solidFill>
                              <a:round/>
                              <a:headEnd/>
                              <a:tailEnd/>
                            </a:ln>
                          </wps:spPr>
                          <wps:bodyPr/>
                        </wps:wsp>
                        <wps:wsp>
                          <wps:cNvPr id="123" name="Line 710"/>
                          <wps:cNvCnPr/>
                          <wps:spPr bwMode="auto">
                            <a:xfrm flipV="1">
                              <a:off x="491026" y="572864"/>
                              <a:ext cx="5455" cy="19096"/>
                            </a:xfrm>
                            <a:prstGeom prst="line">
                              <a:avLst/>
                            </a:prstGeom>
                            <a:noFill/>
                            <a:ln w="12700" cap="rnd">
                              <a:solidFill>
                                <a:schemeClr val="tx1"/>
                              </a:solidFill>
                              <a:round/>
                              <a:headEnd/>
                              <a:tailEnd/>
                            </a:ln>
                          </wps:spPr>
                          <wps:bodyPr/>
                        </wps:wsp>
                        <wps:wsp>
                          <wps:cNvPr id="124" name="Line 711"/>
                          <wps:cNvCnPr/>
                          <wps:spPr bwMode="auto">
                            <a:xfrm flipV="1">
                              <a:off x="496483" y="556497"/>
                              <a:ext cx="8183" cy="16368"/>
                            </a:xfrm>
                            <a:prstGeom prst="line">
                              <a:avLst/>
                            </a:prstGeom>
                            <a:noFill/>
                            <a:ln w="12700" cap="rnd">
                              <a:solidFill>
                                <a:schemeClr val="tx1"/>
                              </a:solidFill>
                              <a:round/>
                              <a:headEnd/>
                              <a:tailEnd/>
                            </a:ln>
                          </wps:spPr>
                          <wps:bodyPr/>
                        </wps:wsp>
                        <wps:wsp>
                          <wps:cNvPr id="125" name="Line 712"/>
                          <wps:cNvCnPr/>
                          <wps:spPr bwMode="auto">
                            <a:xfrm flipV="1">
                              <a:off x="504666" y="540129"/>
                              <a:ext cx="10912" cy="16368"/>
                            </a:xfrm>
                            <a:prstGeom prst="line">
                              <a:avLst/>
                            </a:prstGeom>
                            <a:noFill/>
                            <a:ln w="12700" cap="rnd">
                              <a:solidFill>
                                <a:schemeClr val="tx1"/>
                              </a:solidFill>
                              <a:round/>
                              <a:headEnd/>
                              <a:tailEnd/>
                            </a:ln>
                          </wps:spPr>
                          <wps:bodyPr/>
                        </wps:wsp>
                        <wps:wsp>
                          <wps:cNvPr id="126" name="Line 713"/>
                          <wps:cNvCnPr/>
                          <wps:spPr bwMode="auto">
                            <a:xfrm flipV="1">
                              <a:off x="515576" y="531946"/>
                              <a:ext cx="10912" cy="8183"/>
                            </a:xfrm>
                            <a:prstGeom prst="line">
                              <a:avLst/>
                            </a:prstGeom>
                            <a:noFill/>
                            <a:ln w="12700" cap="rnd">
                              <a:solidFill>
                                <a:schemeClr val="tx1"/>
                              </a:solidFill>
                              <a:round/>
                              <a:headEnd/>
                              <a:tailEnd/>
                            </a:ln>
                          </wps:spPr>
                          <wps:bodyPr/>
                        </wps:wsp>
                        <wps:wsp>
                          <wps:cNvPr id="127" name="Line 714"/>
                          <wps:cNvCnPr/>
                          <wps:spPr bwMode="auto">
                            <a:xfrm flipV="1">
                              <a:off x="526489" y="529217"/>
                              <a:ext cx="8185" cy="2729"/>
                            </a:xfrm>
                            <a:prstGeom prst="line">
                              <a:avLst/>
                            </a:prstGeom>
                            <a:noFill/>
                            <a:ln w="12700" cap="rnd">
                              <a:solidFill>
                                <a:schemeClr val="tx1"/>
                              </a:solidFill>
                              <a:round/>
                              <a:headEnd/>
                              <a:tailEnd/>
                            </a:ln>
                          </wps:spPr>
                          <wps:bodyPr/>
                        </wps:wsp>
                        <wps:wsp>
                          <wps:cNvPr id="128" name="Line 715"/>
                          <wps:cNvCnPr/>
                          <wps:spPr bwMode="auto">
                            <a:xfrm>
                              <a:off x="534673" y="529217"/>
                              <a:ext cx="10912" cy="2729"/>
                            </a:xfrm>
                            <a:prstGeom prst="line">
                              <a:avLst/>
                            </a:prstGeom>
                            <a:noFill/>
                            <a:ln w="12700" cap="rnd">
                              <a:solidFill>
                                <a:schemeClr val="tx1"/>
                              </a:solidFill>
                              <a:round/>
                              <a:headEnd/>
                              <a:tailEnd/>
                            </a:ln>
                          </wps:spPr>
                          <wps:bodyPr/>
                        </wps:wsp>
                        <wps:wsp>
                          <wps:cNvPr id="129" name="Line 716"/>
                          <wps:cNvCnPr/>
                          <wps:spPr bwMode="auto">
                            <a:xfrm>
                              <a:off x="545586" y="529217"/>
                              <a:ext cx="19095" cy="8185"/>
                            </a:xfrm>
                            <a:prstGeom prst="line">
                              <a:avLst/>
                            </a:prstGeom>
                            <a:noFill/>
                            <a:ln w="12700" cap="rnd">
                              <a:solidFill>
                                <a:schemeClr val="tx1"/>
                              </a:solidFill>
                              <a:round/>
                              <a:headEnd/>
                              <a:tailEnd/>
                            </a:ln>
                          </wps:spPr>
                          <wps:bodyPr/>
                        </wps:wsp>
                        <wps:wsp>
                          <wps:cNvPr id="130" name="Line 717"/>
                          <wps:cNvCnPr/>
                          <wps:spPr bwMode="auto">
                            <a:xfrm>
                              <a:off x="564679" y="537402"/>
                              <a:ext cx="8185" cy="8183"/>
                            </a:xfrm>
                            <a:prstGeom prst="line">
                              <a:avLst/>
                            </a:prstGeom>
                            <a:noFill/>
                            <a:ln w="12700" cap="rnd">
                              <a:solidFill>
                                <a:schemeClr val="tx1"/>
                              </a:solidFill>
                              <a:round/>
                              <a:headEnd/>
                              <a:tailEnd/>
                            </a:ln>
                          </wps:spPr>
                          <wps:bodyPr/>
                        </wps:wsp>
                        <wps:wsp>
                          <wps:cNvPr id="131" name="Line 718"/>
                          <wps:cNvCnPr/>
                          <wps:spPr bwMode="auto">
                            <a:xfrm>
                              <a:off x="572864" y="545585"/>
                              <a:ext cx="16368" cy="10912"/>
                            </a:xfrm>
                            <a:prstGeom prst="line">
                              <a:avLst/>
                            </a:prstGeom>
                            <a:noFill/>
                            <a:ln w="12700" cap="rnd">
                              <a:solidFill>
                                <a:schemeClr val="tx1"/>
                              </a:solidFill>
                              <a:round/>
                              <a:headEnd/>
                              <a:tailEnd/>
                            </a:ln>
                          </wps:spPr>
                          <wps:bodyPr/>
                        </wps:wsp>
                        <wps:wsp>
                          <wps:cNvPr id="132" name="Line 719"/>
                          <wps:cNvCnPr/>
                          <wps:spPr bwMode="auto">
                            <a:xfrm>
                              <a:off x="589231" y="556497"/>
                              <a:ext cx="19095" cy="8185"/>
                            </a:xfrm>
                            <a:prstGeom prst="line">
                              <a:avLst/>
                            </a:prstGeom>
                            <a:noFill/>
                            <a:ln w="12700" cap="rnd">
                              <a:solidFill>
                                <a:schemeClr val="tx1"/>
                              </a:solidFill>
                              <a:round/>
                              <a:headEnd/>
                              <a:tailEnd/>
                            </a:ln>
                          </wps:spPr>
                          <wps:bodyPr/>
                        </wps:wsp>
                        <wps:wsp>
                          <wps:cNvPr id="133" name="Line 720"/>
                          <wps:cNvCnPr/>
                          <wps:spPr bwMode="auto">
                            <a:xfrm>
                              <a:off x="608326" y="564681"/>
                              <a:ext cx="24552" cy="8183"/>
                            </a:xfrm>
                            <a:prstGeom prst="line">
                              <a:avLst/>
                            </a:prstGeom>
                            <a:noFill/>
                            <a:ln w="12700" cap="rnd">
                              <a:solidFill>
                                <a:schemeClr val="tx1"/>
                              </a:solidFill>
                              <a:round/>
                              <a:headEnd/>
                              <a:tailEnd/>
                            </a:ln>
                          </wps:spPr>
                          <wps:bodyPr/>
                        </wps:wsp>
                        <wps:wsp>
                          <wps:cNvPr id="134" name="Line 721"/>
                          <wps:cNvCnPr/>
                          <wps:spPr bwMode="auto">
                            <a:xfrm flipV="1">
                              <a:off x="632878" y="559225"/>
                              <a:ext cx="13638" cy="13639"/>
                            </a:xfrm>
                            <a:prstGeom prst="line">
                              <a:avLst/>
                            </a:prstGeom>
                            <a:noFill/>
                            <a:ln w="12700" cap="rnd">
                              <a:solidFill>
                                <a:schemeClr val="tx1"/>
                              </a:solidFill>
                              <a:round/>
                              <a:headEnd/>
                              <a:tailEnd/>
                            </a:ln>
                          </wps:spPr>
                          <wps:bodyPr/>
                        </wps:wsp>
                        <wps:wsp>
                          <wps:cNvPr id="135" name="Line 722"/>
                          <wps:cNvCnPr/>
                          <wps:spPr bwMode="auto">
                            <a:xfrm flipV="1">
                              <a:off x="646517" y="542858"/>
                              <a:ext cx="2729" cy="16368"/>
                            </a:xfrm>
                            <a:prstGeom prst="line">
                              <a:avLst/>
                            </a:prstGeom>
                            <a:noFill/>
                            <a:ln w="12700" cap="rnd">
                              <a:solidFill>
                                <a:schemeClr val="tx1"/>
                              </a:solidFill>
                              <a:round/>
                              <a:headEnd/>
                              <a:tailEnd/>
                            </a:ln>
                          </wps:spPr>
                          <wps:bodyPr/>
                        </wps:wsp>
                        <wps:wsp>
                          <wps:cNvPr id="136" name="Line 723"/>
                          <wps:cNvCnPr/>
                          <wps:spPr bwMode="auto">
                            <a:xfrm flipH="1" flipV="1">
                              <a:off x="635606" y="523761"/>
                              <a:ext cx="10912" cy="19096"/>
                            </a:xfrm>
                            <a:prstGeom prst="line">
                              <a:avLst/>
                            </a:prstGeom>
                            <a:noFill/>
                            <a:ln w="12700" cap="rnd">
                              <a:solidFill>
                                <a:schemeClr val="tx1"/>
                              </a:solidFill>
                              <a:round/>
                              <a:headEnd/>
                              <a:tailEnd/>
                            </a:ln>
                          </wps:spPr>
                          <wps:bodyPr/>
                        </wps:wsp>
                        <wps:wsp>
                          <wps:cNvPr id="137" name="Line 724"/>
                          <wps:cNvCnPr/>
                          <wps:spPr bwMode="auto">
                            <a:xfrm flipH="1" flipV="1">
                              <a:off x="619239" y="507394"/>
                              <a:ext cx="16368" cy="16368"/>
                            </a:xfrm>
                            <a:prstGeom prst="line">
                              <a:avLst/>
                            </a:prstGeom>
                            <a:noFill/>
                            <a:ln w="12700" cap="rnd">
                              <a:solidFill>
                                <a:schemeClr val="tx1"/>
                              </a:solidFill>
                              <a:round/>
                              <a:headEnd/>
                              <a:tailEnd/>
                            </a:ln>
                          </wps:spPr>
                          <wps:bodyPr/>
                        </wps:wsp>
                        <wps:wsp>
                          <wps:cNvPr id="138" name="Line 725"/>
                          <wps:cNvCnPr/>
                          <wps:spPr bwMode="auto">
                            <a:xfrm flipH="1" flipV="1">
                              <a:off x="597414" y="493755"/>
                              <a:ext cx="19097" cy="13639"/>
                            </a:xfrm>
                            <a:prstGeom prst="line">
                              <a:avLst/>
                            </a:prstGeom>
                            <a:noFill/>
                            <a:ln w="12700" cap="rnd">
                              <a:solidFill>
                                <a:schemeClr val="tx1"/>
                              </a:solidFill>
                              <a:round/>
                              <a:headEnd/>
                              <a:tailEnd/>
                            </a:ln>
                          </wps:spPr>
                          <wps:bodyPr/>
                        </wps:wsp>
                        <wps:wsp>
                          <wps:cNvPr id="139" name="Line 726"/>
                          <wps:cNvCnPr/>
                          <wps:spPr bwMode="auto">
                            <a:xfrm flipH="1" flipV="1">
                              <a:off x="578321" y="482843"/>
                              <a:ext cx="19095" cy="8183"/>
                            </a:xfrm>
                            <a:prstGeom prst="line">
                              <a:avLst/>
                            </a:prstGeom>
                            <a:noFill/>
                            <a:ln w="12700" cap="rnd">
                              <a:solidFill>
                                <a:schemeClr val="tx1"/>
                              </a:solidFill>
                              <a:round/>
                              <a:headEnd/>
                              <a:tailEnd/>
                            </a:ln>
                          </wps:spPr>
                          <wps:bodyPr/>
                        </wps:wsp>
                        <wps:wsp>
                          <wps:cNvPr id="140" name="Line 727"/>
                          <wps:cNvCnPr/>
                          <wps:spPr bwMode="auto">
                            <a:xfrm flipH="1" flipV="1">
                              <a:off x="559224" y="474659"/>
                              <a:ext cx="19097" cy="8185"/>
                            </a:xfrm>
                            <a:prstGeom prst="line">
                              <a:avLst/>
                            </a:prstGeom>
                            <a:noFill/>
                            <a:ln w="12700" cap="rnd">
                              <a:solidFill>
                                <a:schemeClr val="tx1"/>
                              </a:solidFill>
                              <a:round/>
                              <a:headEnd/>
                              <a:tailEnd/>
                            </a:ln>
                          </wps:spPr>
                          <wps:bodyPr/>
                        </wps:wsp>
                        <wps:wsp>
                          <wps:cNvPr id="141" name="Line 728"/>
                          <wps:cNvCnPr/>
                          <wps:spPr bwMode="auto">
                            <a:xfrm flipH="1" flipV="1">
                              <a:off x="548311" y="471932"/>
                              <a:ext cx="10912" cy="2727"/>
                            </a:xfrm>
                            <a:prstGeom prst="line">
                              <a:avLst/>
                            </a:prstGeom>
                            <a:noFill/>
                            <a:ln w="12700" cap="rnd">
                              <a:solidFill>
                                <a:schemeClr val="tx1"/>
                              </a:solidFill>
                              <a:round/>
                              <a:headEnd/>
                              <a:tailEnd/>
                            </a:ln>
                          </wps:spPr>
                          <wps:bodyPr/>
                        </wps:wsp>
                        <wps:wsp>
                          <wps:cNvPr id="142" name="Line 729"/>
                          <wps:cNvCnPr/>
                          <wps:spPr bwMode="auto">
                            <a:xfrm flipH="1">
                              <a:off x="534673" y="471932"/>
                              <a:ext cx="13638" cy="0"/>
                            </a:xfrm>
                            <a:prstGeom prst="line">
                              <a:avLst/>
                            </a:prstGeom>
                            <a:noFill/>
                            <a:ln w="12700" cap="rnd">
                              <a:solidFill>
                                <a:schemeClr val="tx1"/>
                              </a:solidFill>
                              <a:round/>
                              <a:headEnd/>
                              <a:tailEnd/>
                            </a:ln>
                          </wps:spPr>
                          <wps:bodyPr/>
                        </wps:wsp>
                        <wps:wsp>
                          <wps:cNvPr id="143" name="Line 733"/>
                          <wps:cNvCnPr/>
                          <wps:spPr bwMode="auto">
                            <a:xfrm flipV="1">
                              <a:off x="207323" y="1153913"/>
                              <a:ext cx="13638" cy="196411"/>
                            </a:xfrm>
                            <a:prstGeom prst="line">
                              <a:avLst/>
                            </a:prstGeom>
                            <a:noFill/>
                            <a:ln w="12700" cap="rnd">
                              <a:solidFill>
                                <a:schemeClr val="tx1"/>
                              </a:solidFill>
                              <a:round/>
                              <a:headEnd/>
                              <a:tailEnd/>
                            </a:ln>
                          </wps:spPr>
                          <wps:bodyPr/>
                        </wps:wsp>
                        <wps:wsp>
                          <wps:cNvPr id="144" name="Line 734"/>
                          <wps:cNvCnPr/>
                          <wps:spPr bwMode="auto">
                            <a:xfrm flipH="1" flipV="1">
                              <a:off x="215506" y="1014788"/>
                              <a:ext cx="5455" cy="139125"/>
                            </a:xfrm>
                            <a:prstGeom prst="line">
                              <a:avLst/>
                            </a:prstGeom>
                            <a:noFill/>
                            <a:ln w="12700" cap="rnd">
                              <a:solidFill>
                                <a:schemeClr val="tx1"/>
                              </a:solidFill>
                              <a:round/>
                              <a:headEnd/>
                              <a:tailEnd/>
                            </a:ln>
                          </wps:spPr>
                          <wps:bodyPr/>
                        </wps:wsp>
                        <wps:wsp>
                          <wps:cNvPr id="145" name="Line 735"/>
                          <wps:cNvCnPr/>
                          <wps:spPr bwMode="auto">
                            <a:xfrm flipH="1" flipV="1">
                              <a:off x="212778" y="954773"/>
                              <a:ext cx="2728" cy="60014"/>
                            </a:xfrm>
                            <a:prstGeom prst="line">
                              <a:avLst/>
                            </a:prstGeom>
                            <a:noFill/>
                            <a:ln w="12700" cap="rnd">
                              <a:solidFill>
                                <a:schemeClr val="tx1"/>
                              </a:solidFill>
                              <a:round/>
                              <a:headEnd/>
                              <a:tailEnd/>
                            </a:ln>
                          </wps:spPr>
                          <wps:bodyPr/>
                        </wps:wsp>
                        <wps:wsp>
                          <wps:cNvPr id="146" name="Line 736"/>
                          <wps:cNvCnPr/>
                          <wps:spPr bwMode="auto">
                            <a:xfrm flipH="1" flipV="1">
                              <a:off x="130940" y="780186"/>
                              <a:ext cx="40918" cy="65470"/>
                            </a:xfrm>
                            <a:prstGeom prst="line">
                              <a:avLst/>
                            </a:prstGeom>
                            <a:noFill/>
                            <a:ln w="12700" cap="rnd">
                              <a:solidFill>
                                <a:schemeClr val="tx1"/>
                              </a:solidFill>
                              <a:round/>
                              <a:headEnd/>
                              <a:tailEnd/>
                            </a:ln>
                          </wps:spPr>
                          <wps:bodyPr/>
                        </wps:wsp>
                        <wps:wsp>
                          <wps:cNvPr id="147" name="Line 737"/>
                          <wps:cNvCnPr/>
                          <wps:spPr bwMode="auto">
                            <a:xfrm flipH="1" flipV="1">
                              <a:off x="98205" y="717445"/>
                              <a:ext cx="32735" cy="62741"/>
                            </a:xfrm>
                            <a:prstGeom prst="line">
                              <a:avLst/>
                            </a:prstGeom>
                            <a:noFill/>
                            <a:ln w="12700" cap="rnd">
                              <a:solidFill>
                                <a:schemeClr val="tx1"/>
                              </a:solidFill>
                              <a:round/>
                              <a:headEnd/>
                              <a:tailEnd/>
                            </a:ln>
                          </wps:spPr>
                          <wps:bodyPr/>
                        </wps:wsp>
                        <wps:wsp>
                          <wps:cNvPr id="148" name="Line 738"/>
                          <wps:cNvCnPr/>
                          <wps:spPr bwMode="auto">
                            <a:xfrm flipH="1" flipV="1">
                              <a:off x="62741" y="638334"/>
                              <a:ext cx="35464" cy="79111"/>
                            </a:xfrm>
                            <a:prstGeom prst="line">
                              <a:avLst/>
                            </a:prstGeom>
                            <a:noFill/>
                            <a:ln w="12700" cap="rnd">
                              <a:solidFill>
                                <a:schemeClr val="tx1"/>
                              </a:solidFill>
                              <a:round/>
                              <a:headEnd/>
                              <a:tailEnd/>
                            </a:ln>
                          </wps:spPr>
                          <wps:bodyPr/>
                        </wps:wsp>
                        <wps:wsp>
                          <wps:cNvPr id="149" name="Line 739"/>
                          <wps:cNvCnPr/>
                          <wps:spPr bwMode="auto">
                            <a:xfrm flipH="1" flipV="1">
                              <a:off x="43647" y="586505"/>
                              <a:ext cx="19095" cy="51830"/>
                            </a:xfrm>
                            <a:prstGeom prst="line">
                              <a:avLst/>
                            </a:prstGeom>
                            <a:noFill/>
                            <a:ln w="12700" cap="rnd">
                              <a:solidFill>
                                <a:schemeClr val="tx1"/>
                              </a:solidFill>
                              <a:round/>
                              <a:headEnd/>
                              <a:tailEnd/>
                            </a:ln>
                          </wps:spPr>
                          <wps:bodyPr/>
                        </wps:wsp>
                        <wps:wsp>
                          <wps:cNvPr id="150" name="Line 740"/>
                          <wps:cNvCnPr/>
                          <wps:spPr bwMode="auto">
                            <a:xfrm flipH="1" flipV="1">
                              <a:off x="13638" y="469203"/>
                              <a:ext cx="30007" cy="117302"/>
                            </a:xfrm>
                            <a:prstGeom prst="line">
                              <a:avLst/>
                            </a:prstGeom>
                            <a:noFill/>
                            <a:ln w="12700" cap="rnd">
                              <a:solidFill>
                                <a:schemeClr val="tx1"/>
                              </a:solidFill>
                              <a:round/>
                              <a:headEnd/>
                              <a:tailEnd/>
                            </a:ln>
                          </wps:spPr>
                          <wps:bodyPr/>
                        </wps:wsp>
                        <wps:wsp>
                          <wps:cNvPr id="151" name="Line 741"/>
                          <wps:cNvCnPr/>
                          <wps:spPr bwMode="auto">
                            <a:xfrm flipH="1" flipV="1">
                              <a:off x="0" y="387365"/>
                              <a:ext cx="13638" cy="81838"/>
                            </a:xfrm>
                            <a:prstGeom prst="line">
                              <a:avLst/>
                            </a:prstGeom>
                            <a:noFill/>
                            <a:ln w="12700" cap="rnd">
                              <a:solidFill>
                                <a:schemeClr val="tx1"/>
                              </a:solidFill>
                              <a:round/>
                              <a:headEnd/>
                              <a:tailEnd/>
                            </a:ln>
                          </wps:spPr>
                          <wps:bodyPr/>
                        </wps:wsp>
                        <wps:wsp>
                          <wps:cNvPr id="152" name="Line 742"/>
                          <wps:cNvCnPr/>
                          <wps:spPr bwMode="auto">
                            <a:xfrm flipV="1">
                              <a:off x="0" y="319168"/>
                              <a:ext cx="10912" cy="68197"/>
                            </a:xfrm>
                            <a:prstGeom prst="line">
                              <a:avLst/>
                            </a:prstGeom>
                            <a:noFill/>
                            <a:ln w="12700" cap="rnd">
                              <a:solidFill>
                                <a:schemeClr val="tx1"/>
                              </a:solidFill>
                              <a:round/>
                              <a:headEnd/>
                              <a:tailEnd/>
                            </a:ln>
                          </wps:spPr>
                          <wps:bodyPr/>
                        </wps:wsp>
                        <wps:wsp>
                          <wps:cNvPr id="153" name="Line 743"/>
                          <wps:cNvCnPr/>
                          <wps:spPr bwMode="auto">
                            <a:xfrm flipV="1">
                              <a:off x="27280" y="174587"/>
                              <a:ext cx="35463" cy="70926"/>
                            </a:xfrm>
                            <a:prstGeom prst="line">
                              <a:avLst/>
                            </a:prstGeom>
                            <a:noFill/>
                            <a:ln w="12700" cap="rnd">
                              <a:solidFill>
                                <a:schemeClr val="tx1"/>
                              </a:solidFill>
                              <a:round/>
                              <a:headEnd/>
                              <a:tailEnd/>
                            </a:ln>
                          </wps:spPr>
                          <wps:bodyPr/>
                        </wps:wsp>
                        <wps:wsp>
                          <wps:cNvPr id="154" name="Line 744"/>
                          <wps:cNvCnPr/>
                          <wps:spPr bwMode="auto">
                            <a:xfrm flipV="1">
                              <a:off x="62741" y="114573"/>
                              <a:ext cx="46375" cy="60014"/>
                            </a:xfrm>
                            <a:prstGeom prst="line">
                              <a:avLst/>
                            </a:prstGeom>
                            <a:noFill/>
                            <a:ln w="12700" cap="rnd">
                              <a:solidFill>
                                <a:schemeClr val="tx1"/>
                              </a:solidFill>
                              <a:round/>
                              <a:headEnd/>
                              <a:tailEnd/>
                            </a:ln>
                          </wps:spPr>
                          <wps:bodyPr/>
                        </wps:wsp>
                        <wps:wsp>
                          <wps:cNvPr id="155" name="Line 745"/>
                          <wps:cNvCnPr/>
                          <wps:spPr bwMode="auto">
                            <a:xfrm flipV="1">
                              <a:off x="111843" y="65470"/>
                              <a:ext cx="57287" cy="49103"/>
                            </a:xfrm>
                            <a:prstGeom prst="line">
                              <a:avLst/>
                            </a:prstGeom>
                            <a:noFill/>
                            <a:ln w="12700" cap="rnd">
                              <a:solidFill>
                                <a:schemeClr val="tx1"/>
                              </a:solidFill>
                              <a:round/>
                              <a:headEnd/>
                              <a:tailEnd/>
                            </a:ln>
                          </wps:spPr>
                          <wps:bodyPr/>
                        </wps:wsp>
                        <wps:wsp>
                          <wps:cNvPr id="156" name="Line 746"/>
                          <wps:cNvCnPr/>
                          <wps:spPr bwMode="auto">
                            <a:xfrm flipV="1">
                              <a:off x="169131" y="32735"/>
                              <a:ext cx="49103" cy="32735"/>
                            </a:xfrm>
                            <a:prstGeom prst="line">
                              <a:avLst/>
                            </a:prstGeom>
                            <a:noFill/>
                            <a:ln w="12700" cap="rnd">
                              <a:solidFill>
                                <a:schemeClr val="tx1"/>
                              </a:solidFill>
                              <a:round/>
                              <a:headEnd/>
                              <a:tailEnd/>
                            </a:ln>
                          </wps:spPr>
                          <wps:bodyPr/>
                        </wps:wsp>
                        <wps:wsp>
                          <wps:cNvPr id="157" name="Line 747"/>
                          <wps:cNvCnPr/>
                          <wps:spPr bwMode="auto">
                            <a:xfrm flipV="1">
                              <a:off x="218233" y="13640"/>
                              <a:ext cx="54558" cy="19095"/>
                            </a:xfrm>
                            <a:prstGeom prst="line">
                              <a:avLst/>
                            </a:prstGeom>
                            <a:noFill/>
                            <a:ln w="12700" cap="rnd">
                              <a:solidFill>
                                <a:schemeClr val="tx1"/>
                              </a:solidFill>
                              <a:round/>
                              <a:headEnd/>
                              <a:tailEnd/>
                            </a:ln>
                          </wps:spPr>
                          <wps:bodyPr/>
                        </wps:wsp>
                        <wps:wsp>
                          <wps:cNvPr id="158" name="Line 748"/>
                          <wps:cNvCnPr/>
                          <wps:spPr bwMode="auto">
                            <a:xfrm flipV="1">
                              <a:off x="272793" y="2729"/>
                              <a:ext cx="81838" cy="10912"/>
                            </a:xfrm>
                            <a:prstGeom prst="line">
                              <a:avLst/>
                            </a:prstGeom>
                            <a:noFill/>
                            <a:ln w="12700" cap="rnd">
                              <a:solidFill>
                                <a:schemeClr val="tx1"/>
                              </a:solidFill>
                              <a:round/>
                              <a:headEnd/>
                              <a:tailEnd/>
                            </a:ln>
                          </wps:spPr>
                          <wps:bodyPr/>
                        </wps:wsp>
                        <wps:wsp>
                          <wps:cNvPr id="159" name="Line 749"/>
                          <wps:cNvCnPr/>
                          <wps:spPr bwMode="auto">
                            <a:xfrm flipV="1">
                              <a:off x="354630" y="2729"/>
                              <a:ext cx="76382" cy="0"/>
                            </a:xfrm>
                            <a:prstGeom prst="line">
                              <a:avLst/>
                            </a:prstGeom>
                            <a:noFill/>
                            <a:ln w="12700" cap="rnd">
                              <a:solidFill>
                                <a:schemeClr val="tx1"/>
                              </a:solidFill>
                              <a:round/>
                              <a:headEnd/>
                              <a:tailEnd/>
                            </a:ln>
                          </wps:spPr>
                          <wps:bodyPr/>
                        </wps:wsp>
                        <wps:wsp>
                          <wps:cNvPr id="160" name="Line 750"/>
                          <wps:cNvCnPr/>
                          <wps:spPr bwMode="auto">
                            <a:xfrm flipV="1">
                              <a:off x="431011" y="0"/>
                              <a:ext cx="100933" cy="2729"/>
                            </a:xfrm>
                            <a:prstGeom prst="line">
                              <a:avLst/>
                            </a:prstGeom>
                            <a:noFill/>
                            <a:ln w="12700" cap="rnd">
                              <a:solidFill>
                                <a:schemeClr val="tx1"/>
                              </a:solidFill>
                              <a:round/>
                              <a:headEnd/>
                              <a:tailEnd/>
                            </a:ln>
                          </wps:spPr>
                          <wps:bodyPr/>
                        </wps:wsp>
                        <wps:wsp>
                          <wps:cNvPr id="161" name="Line 751"/>
                          <wps:cNvCnPr/>
                          <wps:spPr bwMode="auto">
                            <a:xfrm>
                              <a:off x="531944" y="0"/>
                              <a:ext cx="51832" cy="0"/>
                            </a:xfrm>
                            <a:prstGeom prst="line">
                              <a:avLst/>
                            </a:prstGeom>
                            <a:noFill/>
                            <a:ln w="12700" cap="rnd">
                              <a:solidFill>
                                <a:schemeClr val="tx1"/>
                              </a:solidFill>
                              <a:round/>
                              <a:headEnd/>
                              <a:tailEnd/>
                            </a:ln>
                          </wps:spPr>
                          <wps:bodyPr/>
                        </wps:wsp>
                        <wps:wsp>
                          <wps:cNvPr id="162" name="Line 752"/>
                          <wps:cNvCnPr/>
                          <wps:spPr bwMode="auto">
                            <a:xfrm>
                              <a:off x="583776" y="0"/>
                              <a:ext cx="90021" cy="8185"/>
                            </a:xfrm>
                            <a:prstGeom prst="line">
                              <a:avLst/>
                            </a:prstGeom>
                            <a:noFill/>
                            <a:ln w="12700" cap="rnd">
                              <a:solidFill>
                                <a:schemeClr val="tx1"/>
                              </a:solidFill>
                              <a:round/>
                              <a:headEnd/>
                              <a:tailEnd/>
                            </a:ln>
                          </wps:spPr>
                          <wps:bodyPr/>
                        </wps:wsp>
                        <wps:wsp>
                          <wps:cNvPr id="163" name="Line 753"/>
                          <wps:cNvCnPr/>
                          <wps:spPr bwMode="auto">
                            <a:xfrm>
                              <a:off x="673796" y="8185"/>
                              <a:ext cx="95478" cy="21823"/>
                            </a:xfrm>
                            <a:prstGeom prst="line">
                              <a:avLst/>
                            </a:prstGeom>
                            <a:noFill/>
                            <a:ln w="12700" cap="rnd">
                              <a:solidFill>
                                <a:schemeClr val="tx1"/>
                              </a:solidFill>
                              <a:round/>
                              <a:headEnd/>
                              <a:tailEnd/>
                            </a:ln>
                          </wps:spPr>
                          <wps:bodyPr/>
                        </wps:wsp>
                        <wps:wsp>
                          <wps:cNvPr id="164" name="Line 754"/>
                          <wps:cNvCnPr/>
                          <wps:spPr bwMode="auto">
                            <a:xfrm>
                              <a:off x="769274" y="30008"/>
                              <a:ext cx="76382" cy="27279"/>
                            </a:xfrm>
                            <a:prstGeom prst="line">
                              <a:avLst/>
                            </a:prstGeom>
                            <a:noFill/>
                            <a:ln w="12700" cap="rnd">
                              <a:solidFill>
                                <a:schemeClr val="tx1"/>
                              </a:solidFill>
                              <a:round/>
                              <a:headEnd/>
                              <a:tailEnd/>
                            </a:ln>
                          </wps:spPr>
                          <wps:bodyPr/>
                        </wps:wsp>
                        <wps:wsp>
                          <wps:cNvPr id="165" name="Line 755"/>
                          <wps:cNvCnPr/>
                          <wps:spPr bwMode="auto">
                            <a:xfrm>
                              <a:off x="845656" y="57287"/>
                              <a:ext cx="70925" cy="49103"/>
                            </a:xfrm>
                            <a:prstGeom prst="line">
                              <a:avLst/>
                            </a:prstGeom>
                            <a:noFill/>
                            <a:ln w="12700" cap="rnd">
                              <a:solidFill>
                                <a:schemeClr val="tx1"/>
                              </a:solidFill>
                              <a:round/>
                              <a:headEnd/>
                              <a:tailEnd/>
                            </a:ln>
                          </wps:spPr>
                          <wps:bodyPr/>
                        </wps:wsp>
                        <wps:wsp>
                          <wps:cNvPr id="166" name="Line 756"/>
                          <wps:cNvCnPr/>
                          <wps:spPr bwMode="auto">
                            <a:xfrm>
                              <a:off x="916582" y="106390"/>
                              <a:ext cx="43647" cy="62741"/>
                            </a:xfrm>
                            <a:prstGeom prst="line">
                              <a:avLst/>
                            </a:prstGeom>
                            <a:noFill/>
                            <a:ln w="12700" cap="rnd">
                              <a:solidFill>
                                <a:schemeClr val="tx1"/>
                              </a:solidFill>
                              <a:round/>
                              <a:headEnd/>
                              <a:tailEnd/>
                            </a:ln>
                          </wps:spPr>
                          <wps:bodyPr/>
                        </wps:wsp>
                        <wps:wsp>
                          <wps:cNvPr id="167" name="Line 757"/>
                          <wps:cNvCnPr/>
                          <wps:spPr bwMode="auto">
                            <a:xfrm>
                              <a:off x="960229" y="169131"/>
                              <a:ext cx="38190" cy="68199"/>
                            </a:xfrm>
                            <a:prstGeom prst="line">
                              <a:avLst/>
                            </a:prstGeom>
                            <a:noFill/>
                            <a:ln w="12700" cap="rnd">
                              <a:solidFill>
                                <a:schemeClr val="tx1"/>
                              </a:solidFill>
                              <a:round/>
                              <a:headEnd/>
                              <a:tailEnd/>
                            </a:ln>
                          </wps:spPr>
                          <wps:bodyPr/>
                        </wps:wsp>
                        <wps:wsp>
                          <wps:cNvPr id="168" name="Line 758"/>
                          <wps:cNvCnPr/>
                          <wps:spPr bwMode="auto">
                            <a:xfrm>
                              <a:off x="998419" y="237330"/>
                              <a:ext cx="24550" cy="73653"/>
                            </a:xfrm>
                            <a:prstGeom prst="line">
                              <a:avLst/>
                            </a:prstGeom>
                            <a:noFill/>
                            <a:ln w="12700" cap="rnd">
                              <a:solidFill>
                                <a:schemeClr val="tx1"/>
                              </a:solidFill>
                              <a:round/>
                              <a:headEnd/>
                              <a:tailEnd/>
                            </a:ln>
                          </wps:spPr>
                          <wps:bodyPr/>
                        </wps:wsp>
                        <wps:wsp>
                          <wps:cNvPr id="169" name="Line 759"/>
                          <wps:cNvCnPr/>
                          <wps:spPr bwMode="auto">
                            <a:xfrm>
                              <a:off x="1028427" y="327351"/>
                              <a:ext cx="8185" cy="111846"/>
                            </a:xfrm>
                            <a:prstGeom prst="line">
                              <a:avLst/>
                            </a:prstGeom>
                            <a:noFill/>
                            <a:ln w="12700" cap="rnd">
                              <a:solidFill>
                                <a:schemeClr val="tx1"/>
                              </a:solidFill>
                              <a:round/>
                              <a:headEnd/>
                              <a:tailEnd/>
                            </a:ln>
                          </wps:spPr>
                          <wps:bodyPr/>
                        </wps:wsp>
                        <wps:wsp>
                          <wps:cNvPr id="170" name="Line 760"/>
                          <wps:cNvCnPr/>
                          <wps:spPr bwMode="auto">
                            <a:xfrm>
                              <a:off x="1036611" y="439197"/>
                              <a:ext cx="0" cy="21823"/>
                            </a:xfrm>
                            <a:prstGeom prst="line">
                              <a:avLst/>
                            </a:prstGeom>
                            <a:noFill/>
                            <a:ln w="12700" cap="rnd">
                              <a:solidFill>
                                <a:schemeClr val="tx1"/>
                              </a:solidFill>
                              <a:round/>
                              <a:headEnd/>
                              <a:tailEnd/>
                            </a:ln>
                          </wps:spPr>
                          <wps:bodyPr/>
                        </wps:wsp>
                        <wps:wsp>
                          <wps:cNvPr id="171" name="Line 761"/>
                          <wps:cNvCnPr/>
                          <wps:spPr bwMode="auto">
                            <a:xfrm>
                              <a:off x="1036611" y="461020"/>
                              <a:ext cx="139123" cy="120029"/>
                            </a:xfrm>
                            <a:prstGeom prst="line">
                              <a:avLst/>
                            </a:prstGeom>
                            <a:noFill/>
                            <a:ln w="12700" cap="rnd">
                              <a:solidFill>
                                <a:schemeClr val="tx1"/>
                              </a:solidFill>
                              <a:round/>
                              <a:headEnd/>
                              <a:tailEnd/>
                            </a:ln>
                          </wps:spPr>
                          <wps:bodyPr/>
                        </wps:wsp>
                        <wps:wsp>
                          <wps:cNvPr id="172" name="Line 762"/>
                          <wps:cNvCnPr/>
                          <wps:spPr bwMode="auto">
                            <a:xfrm>
                              <a:off x="1175735" y="581049"/>
                              <a:ext cx="30007" cy="24550"/>
                            </a:xfrm>
                            <a:prstGeom prst="line">
                              <a:avLst/>
                            </a:prstGeom>
                            <a:noFill/>
                            <a:ln w="12700" cap="rnd">
                              <a:solidFill>
                                <a:schemeClr val="tx1"/>
                              </a:solidFill>
                              <a:round/>
                              <a:headEnd/>
                              <a:tailEnd/>
                            </a:ln>
                          </wps:spPr>
                          <wps:bodyPr/>
                        </wps:wsp>
                        <wps:wsp>
                          <wps:cNvPr id="173" name="Line 763"/>
                          <wps:cNvCnPr/>
                          <wps:spPr bwMode="auto">
                            <a:xfrm>
                              <a:off x="1205742" y="605599"/>
                              <a:ext cx="21823" cy="30008"/>
                            </a:xfrm>
                            <a:prstGeom prst="line">
                              <a:avLst/>
                            </a:prstGeom>
                            <a:noFill/>
                            <a:ln w="12700" cap="rnd">
                              <a:solidFill>
                                <a:schemeClr val="tx1"/>
                              </a:solidFill>
                              <a:round/>
                              <a:headEnd/>
                              <a:tailEnd/>
                            </a:ln>
                          </wps:spPr>
                          <wps:bodyPr/>
                        </wps:wsp>
                        <wps:wsp>
                          <wps:cNvPr id="174" name="Line 764"/>
                          <wps:cNvCnPr/>
                          <wps:spPr bwMode="auto">
                            <a:xfrm>
                              <a:off x="1227565" y="635607"/>
                              <a:ext cx="0" cy="0"/>
                            </a:xfrm>
                            <a:prstGeom prst="line">
                              <a:avLst/>
                            </a:prstGeom>
                            <a:noFill/>
                            <a:ln w="12700" cap="rnd">
                              <a:solidFill>
                                <a:schemeClr val="tx1"/>
                              </a:solidFill>
                              <a:round/>
                              <a:headEnd/>
                              <a:tailEnd/>
                            </a:ln>
                          </wps:spPr>
                          <wps:bodyPr/>
                        </wps:wsp>
                        <wps:wsp>
                          <wps:cNvPr id="175" name="Line 765"/>
                          <wps:cNvCnPr/>
                          <wps:spPr bwMode="auto">
                            <a:xfrm>
                              <a:off x="1227565" y="635607"/>
                              <a:ext cx="8183" cy="32735"/>
                            </a:xfrm>
                            <a:prstGeom prst="line">
                              <a:avLst/>
                            </a:prstGeom>
                            <a:noFill/>
                            <a:ln w="12700" cap="rnd">
                              <a:solidFill>
                                <a:schemeClr val="tx1"/>
                              </a:solidFill>
                              <a:round/>
                              <a:headEnd/>
                              <a:tailEnd/>
                            </a:ln>
                          </wps:spPr>
                          <wps:bodyPr/>
                        </wps:wsp>
                        <wps:wsp>
                          <wps:cNvPr id="176" name="Line 766"/>
                          <wps:cNvCnPr/>
                          <wps:spPr bwMode="auto">
                            <a:xfrm flipH="1">
                              <a:off x="1222110" y="668342"/>
                              <a:ext cx="13638" cy="19095"/>
                            </a:xfrm>
                            <a:prstGeom prst="line">
                              <a:avLst/>
                            </a:prstGeom>
                            <a:noFill/>
                            <a:ln w="12700" cap="rnd">
                              <a:solidFill>
                                <a:schemeClr val="tx1"/>
                              </a:solidFill>
                              <a:round/>
                              <a:headEnd/>
                              <a:tailEnd/>
                            </a:ln>
                          </wps:spPr>
                          <wps:bodyPr/>
                        </wps:wsp>
                        <wps:wsp>
                          <wps:cNvPr id="177" name="Line 767"/>
                          <wps:cNvCnPr/>
                          <wps:spPr bwMode="auto">
                            <a:xfrm flipH="1">
                              <a:off x="1197557" y="687437"/>
                              <a:ext cx="24552" cy="5456"/>
                            </a:xfrm>
                            <a:prstGeom prst="line">
                              <a:avLst/>
                            </a:prstGeom>
                            <a:noFill/>
                            <a:ln w="12700" cap="rnd">
                              <a:solidFill>
                                <a:schemeClr val="tx1"/>
                              </a:solidFill>
                              <a:round/>
                              <a:headEnd/>
                              <a:tailEnd/>
                            </a:ln>
                          </wps:spPr>
                          <wps:bodyPr/>
                        </wps:wsp>
                        <wps:wsp>
                          <wps:cNvPr id="178" name="Line 768"/>
                          <wps:cNvCnPr/>
                          <wps:spPr bwMode="auto">
                            <a:xfrm flipH="1">
                              <a:off x="1148455" y="692893"/>
                              <a:ext cx="49103" cy="32735"/>
                            </a:xfrm>
                            <a:prstGeom prst="line">
                              <a:avLst/>
                            </a:prstGeom>
                            <a:noFill/>
                            <a:ln w="12700" cap="rnd">
                              <a:solidFill>
                                <a:schemeClr val="tx1"/>
                              </a:solidFill>
                              <a:round/>
                              <a:headEnd/>
                              <a:tailEnd/>
                            </a:ln>
                          </wps:spPr>
                          <wps:bodyPr/>
                        </wps:wsp>
                        <wps:wsp>
                          <wps:cNvPr id="179" name="Line 769"/>
                          <wps:cNvCnPr/>
                          <wps:spPr bwMode="auto">
                            <a:xfrm>
                              <a:off x="1148455" y="725628"/>
                              <a:ext cx="8185" cy="51831"/>
                            </a:xfrm>
                            <a:prstGeom prst="line">
                              <a:avLst/>
                            </a:prstGeom>
                            <a:noFill/>
                            <a:ln w="12700" cap="rnd">
                              <a:solidFill>
                                <a:schemeClr val="tx1"/>
                              </a:solidFill>
                              <a:round/>
                              <a:headEnd/>
                              <a:tailEnd/>
                            </a:ln>
                          </wps:spPr>
                          <wps:bodyPr/>
                        </wps:wsp>
                        <wps:wsp>
                          <wps:cNvPr id="180" name="Line 770"/>
                          <wps:cNvCnPr/>
                          <wps:spPr bwMode="auto">
                            <a:xfrm>
                              <a:off x="1156639" y="777459"/>
                              <a:ext cx="21823" cy="38191"/>
                            </a:xfrm>
                            <a:prstGeom prst="line">
                              <a:avLst/>
                            </a:prstGeom>
                            <a:noFill/>
                            <a:ln w="12700" cap="rnd">
                              <a:solidFill>
                                <a:schemeClr val="tx1"/>
                              </a:solidFill>
                              <a:round/>
                              <a:headEnd/>
                              <a:tailEnd/>
                            </a:ln>
                          </wps:spPr>
                          <wps:bodyPr/>
                        </wps:wsp>
                        <wps:wsp>
                          <wps:cNvPr id="181" name="Line 772"/>
                          <wps:cNvCnPr/>
                          <wps:spPr bwMode="auto">
                            <a:xfrm flipH="1">
                              <a:off x="1145727" y="979326"/>
                              <a:ext cx="30006" cy="38191"/>
                            </a:xfrm>
                            <a:prstGeom prst="line">
                              <a:avLst/>
                            </a:prstGeom>
                            <a:noFill/>
                            <a:ln w="12700" cap="rnd">
                              <a:solidFill>
                                <a:schemeClr val="tx1"/>
                              </a:solidFill>
                              <a:round/>
                              <a:headEnd/>
                              <a:tailEnd/>
                            </a:ln>
                          </wps:spPr>
                          <wps:bodyPr/>
                        </wps:wsp>
                        <wps:wsp>
                          <wps:cNvPr id="182" name="Line 773"/>
                          <wps:cNvCnPr/>
                          <wps:spPr bwMode="auto">
                            <a:xfrm>
                              <a:off x="1143000" y="1025699"/>
                              <a:ext cx="0" cy="70926"/>
                            </a:xfrm>
                            <a:prstGeom prst="line">
                              <a:avLst/>
                            </a:prstGeom>
                            <a:noFill/>
                            <a:ln w="12700" cap="rnd">
                              <a:solidFill>
                                <a:schemeClr val="tx1"/>
                              </a:solidFill>
                              <a:round/>
                              <a:headEnd/>
                              <a:tailEnd/>
                            </a:ln>
                          </wps:spPr>
                          <wps:bodyPr/>
                        </wps:wsp>
                        <wps:wsp>
                          <wps:cNvPr id="183" name="Line 774"/>
                          <wps:cNvCnPr/>
                          <wps:spPr bwMode="auto">
                            <a:xfrm flipH="1">
                              <a:off x="1134817" y="1096626"/>
                              <a:ext cx="8183" cy="35464"/>
                            </a:xfrm>
                            <a:prstGeom prst="line">
                              <a:avLst/>
                            </a:prstGeom>
                            <a:noFill/>
                            <a:ln w="12700" cap="rnd">
                              <a:solidFill>
                                <a:schemeClr val="tx1"/>
                              </a:solidFill>
                              <a:round/>
                              <a:headEnd/>
                              <a:tailEnd/>
                            </a:ln>
                          </wps:spPr>
                          <wps:bodyPr/>
                        </wps:wsp>
                        <wps:wsp>
                          <wps:cNvPr id="184" name="Line 775"/>
                          <wps:cNvCnPr/>
                          <wps:spPr bwMode="auto">
                            <a:xfrm flipH="1">
                              <a:off x="1115720" y="1132089"/>
                              <a:ext cx="19097" cy="30006"/>
                            </a:xfrm>
                            <a:prstGeom prst="line">
                              <a:avLst/>
                            </a:prstGeom>
                            <a:noFill/>
                            <a:ln w="12700" cap="rnd">
                              <a:solidFill>
                                <a:schemeClr val="tx1"/>
                              </a:solidFill>
                              <a:round/>
                              <a:headEnd/>
                              <a:tailEnd/>
                            </a:ln>
                          </wps:spPr>
                          <wps:bodyPr/>
                        </wps:wsp>
                        <wps:wsp>
                          <wps:cNvPr id="185" name="Line 776"/>
                          <wps:cNvCnPr/>
                          <wps:spPr bwMode="auto">
                            <a:xfrm flipH="1">
                              <a:off x="1088440" y="1162096"/>
                              <a:ext cx="27280" cy="24552"/>
                            </a:xfrm>
                            <a:prstGeom prst="line">
                              <a:avLst/>
                            </a:prstGeom>
                            <a:noFill/>
                            <a:ln w="12700" cap="rnd">
                              <a:solidFill>
                                <a:schemeClr val="tx1"/>
                              </a:solidFill>
                              <a:round/>
                              <a:headEnd/>
                              <a:tailEnd/>
                            </a:ln>
                          </wps:spPr>
                          <wps:bodyPr/>
                        </wps:wsp>
                        <wps:wsp>
                          <wps:cNvPr id="186" name="Line 777"/>
                          <wps:cNvCnPr/>
                          <wps:spPr bwMode="auto">
                            <a:xfrm flipH="1">
                              <a:off x="1050250" y="1186648"/>
                              <a:ext cx="38190" cy="8183"/>
                            </a:xfrm>
                            <a:prstGeom prst="line">
                              <a:avLst/>
                            </a:prstGeom>
                            <a:noFill/>
                            <a:ln w="12700" cap="rnd">
                              <a:solidFill>
                                <a:schemeClr val="tx1"/>
                              </a:solidFill>
                              <a:round/>
                              <a:headEnd/>
                              <a:tailEnd/>
                            </a:ln>
                          </wps:spPr>
                          <wps:bodyPr/>
                        </wps:wsp>
                        <wps:wsp>
                          <wps:cNvPr id="187" name="Line 778"/>
                          <wps:cNvCnPr/>
                          <wps:spPr bwMode="auto">
                            <a:xfrm flipH="1">
                              <a:off x="995692" y="1194831"/>
                              <a:ext cx="54558" cy="13640"/>
                            </a:xfrm>
                            <a:prstGeom prst="line">
                              <a:avLst/>
                            </a:prstGeom>
                            <a:noFill/>
                            <a:ln w="12700" cap="rnd">
                              <a:solidFill>
                                <a:schemeClr val="tx1"/>
                              </a:solidFill>
                              <a:round/>
                              <a:headEnd/>
                              <a:tailEnd/>
                            </a:ln>
                          </wps:spPr>
                          <wps:bodyPr/>
                        </wps:wsp>
                        <wps:wsp>
                          <wps:cNvPr id="188" name="Line 779"/>
                          <wps:cNvCnPr/>
                          <wps:spPr bwMode="auto">
                            <a:xfrm flipH="1">
                              <a:off x="924765" y="1208471"/>
                              <a:ext cx="73655" cy="16368"/>
                            </a:xfrm>
                            <a:prstGeom prst="line">
                              <a:avLst/>
                            </a:prstGeom>
                            <a:noFill/>
                            <a:ln w="12700" cap="rnd">
                              <a:solidFill>
                                <a:schemeClr val="tx1"/>
                              </a:solidFill>
                              <a:round/>
                              <a:headEnd/>
                              <a:tailEnd/>
                            </a:ln>
                          </wps:spPr>
                          <wps:bodyPr/>
                        </wps:wsp>
                        <wps:wsp>
                          <wps:cNvPr id="189" name="Line 780"/>
                          <wps:cNvCnPr/>
                          <wps:spPr bwMode="auto">
                            <a:xfrm flipH="1">
                              <a:off x="870207" y="1224839"/>
                              <a:ext cx="54558" cy="19095"/>
                            </a:xfrm>
                            <a:prstGeom prst="line">
                              <a:avLst/>
                            </a:prstGeom>
                            <a:noFill/>
                            <a:ln w="12700" cap="rnd">
                              <a:solidFill>
                                <a:schemeClr val="tx1"/>
                              </a:solidFill>
                              <a:round/>
                              <a:headEnd/>
                              <a:tailEnd/>
                            </a:ln>
                          </wps:spPr>
                          <wps:bodyPr/>
                        </wps:wsp>
                        <wps:wsp>
                          <wps:cNvPr id="190" name="Line 781"/>
                          <wps:cNvCnPr/>
                          <wps:spPr bwMode="auto">
                            <a:xfrm flipH="1">
                              <a:off x="834744" y="1243933"/>
                              <a:ext cx="35463" cy="24552"/>
                            </a:xfrm>
                            <a:prstGeom prst="line">
                              <a:avLst/>
                            </a:prstGeom>
                            <a:noFill/>
                            <a:ln w="12700" cap="rnd">
                              <a:solidFill>
                                <a:schemeClr val="tx1"/>
                              </a:solidFill>
                              <a:round/>
                              <a:headEnd/>
                              <a:tailEnd/>
                            </a:ln>
                          </wps:spPr>
                          <wps:bodyPr/>
                        </wps:wsp>
                        <wps:wsp>
                          <wps:cNvPr id="191" name="Line 782"/>
                          <wps:cNvCnPr/>
                          <wps:spPr bwMode="auto">
                            <a:xfrm flipH="1">
                              <a:off x="826559" y="1268486"/>
                              <a:ext cx="8185" cy="21823"/>
                            </a:xfrm>
                            <a:prstGeom prst="line">
                              <a:avLst/>
                            </a:prstGeom>
                            <a:noFill/>
                            <a:ln w="12700" cap="rnd">
                              <a:solidFill>
                                <a:schemeClr val="tx1"/>
                              </a:solidFill>
                              <a:round/>
                              <a:headEnd/>
                              <a:tailEnd/>
                            </a:ln>
                          </wps:spPr>
                          <wps:bodyPr/>
                        </wps:wsp>
                        <wps:wsp>
                          <wps:cNvPr id="192" name="Line 783"/>
                          <wps:cNvCnPr/>
                          <wps:spPr bwMode="auto">
                            <a:xfrm>
                              <a:off x="826559" y="1290309"/>
                              <a:ext cx="8185" cy="171858"/>
                            </a:xfrm>
                            <a:prstGeom prst="line">
                              <a:avLst/>
                            </a:prstGeom>
                            <a:noFill/>
                            <a:ln w="12700" cap="rnd">
                              <a:solidFill>
                                <a:schemeClr val="tx1"/>
                              </a:solidFill>
                              <a:round/>
                              <a:headEnd/>
                              <a:tailEnd/>
                            </a:ln>
                          </wps:spPr>
                          <wps:bodyPr/>
                        </wps:wsp>
                        <wps:wsp>
                          <wps:cNvPr id="193" name="Line 785"/>
                          <wps:cNvCnPr/>
                          <wps:spPr bwMode="auto">
                            <a:xfrm>
                              <a:off x="171858" y="848385"/>
                              <a:ext cx="40920" cy="106388"/>
                            </a:xfrm>
                            <a:prstGeom prst="line">
                              <a:avLst/>
                            </a:prstGeom>
                            <a:noFill/>
                            <a:ln w="12700" cap="rnd">
                              <a:solidFill>
                                <a:schemeClr val="tx1"/>
                              </a:solidFill>
                              <a:round/>
                              <a:headEnd/>
                              <a:tailEnd/>
                            </a:ln>
                          </wps:spPr>
                          <wps:bodyPr/>
                        </wps:wsp>
                        <wps:wsp>
                          <wps:cNvPr id="194" name="Arc 786"/>
                          <wps:cNvSpPr>
                            <a:spLocks noChangeAspect="1"/>
                          </wps:cNvSpPr>
                          <wps:spPr bwMode="auto">
                            <a:xfrm rot="13333883">
                              <a:off x="1121798" y="843359"/>
                              <a:ext cx="104385" cy="110184"/>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close/>
                                </a:path>
                              </a:pathLst>
                            </a:custGeom>
                            <a:noFill/>
                            <a:ln w="12700" cap="rnd">
                              <a:solidFill>
                                <a:schemeClr val="tx1"/>
                              </a:solidFill>
                              <a:round/>
                              <a:headEnd/>
                              <a:tailEnd/>
                            </a:ln>
                            <a:effectLst/>
                          </wps:spPr>
                          <wps:bodyPr wrap="none" anchor="ctr"/>
                        </wps:wsp>
                      </wpg:grpSp>
                      <wps:wsp>
                        <wps:cNvPr id="33" name="Line 787"/>
                        <wps:cNvCnPr/>
                        <wps:spPr bwMode="auto">
                          <a:xfrm>
                            <a:off x="2327461" y="1361235"/>
                            <a:ext cx="0" cy="210049"/>
                          </a:xfrm>
                          <a:prstGeom prst="line">
                            <a:avLst/>
                          </a:prstGeom>
                          <a:noFill/>
                          <a:ln w="12700">
                            <a:solidFill>
                              <a:schemeClr val="tx1"/>
                            </a:solidFill>
                            <a:round/>
                            <a:headEnd/>
                            <a:tailEnd/>
                          </a:ln>
                          <a:effectLst/>
                        </wps:spPr>
                        <wps:bodyPr/>
                      </wps:wsp>
                      <wps:wsp>
                        <wps:cNvPr id="34" name="Oval 34"/>
                        <wps:cNvSpPr>
                          <a:spLocks noChangeArrowheads="1"/>
                        </wps:cNvSpPr>
                        <wps:spPr bwMode="auto">
                          <a:xfrm rot="16200000">
                            <a:off x="2458401" y="463747"/>
                            <a:ext cx="32735" cy="32735"/>
                          </a:xfrm>
                          <a:prstGeom prst="ellipse">
                            <a:avLst/>
                          </a:prstGeom>
                          <a:solidFill>
                            <a:sysClr val="windowText" lastClr="000000"/>
                          </a:solidFill>
                          <a:ln w="12700">
                            <a:solidFill>
                              <a:schemeClr val="tx1"/>
                            </a:solidFill>
                            <a:round/>
                            <a:headEnd/>
                            <a:tailEnd/>
                          </a:ln>
                        </wps:spPr>
                        <wps:bodyPr/>
                      </wps:wsp>
                      <wps:wsp>
                        <wps:cNvPr id="35" name="Oval 35"/>
                        <wps:cNvSpPr>
                          <a:spLocks noChangeArrowheads="1"/>
                        </wps:cNvSpPr>
                        <wps:spPr bwMode="auto">
                          <a:xfrm rot="16200000">
                            <a:off x="2720282" y="720172"/>
                            <a:ext cx="32735" cy="32735"/>
                          </a:xfrm>
                          <a:prstGeom prst="ellipse">
                            <a:avLst/>
                          </a:prstGeom>
                          <a:solidFill>
                            <a:sysClr val="windowText" lastClr="000000"/>
                          </a:solidFill>
                          <a:ln w="12700">
                            <a:solidFill>
                              <a:schemeClr val="tx1"/>
                            </a:solidFill>
                            <a:round/>
                            <a:headEnd/>
                            <a:tailEnd/>
                          </a:ln>
                        </wps:spPr>
                        <wps:bodyPr/>
                      </wps:wsp>
                      <wps:wsp>
                        <wps:cNvPr id="36" name="Oval 36"/>
                        <wps:cNvSpPr>
                          <a:spLocks noChangeArrowheads="1"/>
                        </wps:cNvSpPr>
                        <wps:spPr bwMode="auto">
                          <a:xfrm rot="16200000">
                            <a:off x="2526599" y="1009332"/>
                            <a:ext cx="32735" cy="32735"/>
                          </a:xfrm>
                          <a:prstGeom prst="ellipse">
                            <a:avLst/>
                          </a:prstGeom>
                          <a:solidFill>
                            <a:sysClr val="windowText" lastClr="000000"/>
                          </a:solidFill>
                          <a:ln w="12700">
                            <a:solidFill>
                              <a:schemeClr val="tx1"/>
                            </a:solidFill>
                            <a:round/>
                            <a:headEnd/>
                            <a:tailEnd/>
                          </a:ln>
                        </wps:spPr>
                        <wps:bodyPr/>
                      </wps:wsp>
                      <wps:wsp>
                        <wps:cNvPr id="37" name="Oval 37"/>
                        <wps:cNvSpPr>
                          <a:spLocks noChangeArrowheads="1"/>
                        </wps:cNvSpPr>
                        <wps:spPr bwMode="auto">
                          <a:xfrm rot="16200000">
                            <a:off x="2440671" y="732448"/>
                            <a:ext cx="30006" cy="32735"/>
                          </a:xfrm>
                          <a:prstGeom prst="ellipse">
                            <a:avLst/>
                          </a:prstGeom>
                          <a:solidFill>
                            <a:sysClr val="windowText" lastClr="000000"/>
                          </a:solidFill>
                          <a:ln w="12700">
                            <a:solidFill>
                              <a:schemeClr val="tx1"/>
                            </a:solidFill>
                            <a:round/>
                            <a:headEnd/>
                            <a:tailEnd/>
                          </a:ln>
                        </wps:spPr>
                        <wps:bodyPr/>
                      </wps:wsp>
                      <wps:wsp>
                        <wps:cNvPr id="38" name="Oval 38"/>
                        <wps:cNvSpPr>
                          <a:spLocks noChangeArrowheads="1"/>
                        </wps:cNvSpPr>
                        <wps:spPr bwMode="auto">
                          <a:xfrm>
                            <a:off x="2469314" y="641063"/>
                            <a:ext cx="30006" cy="32735"/>
                          </a:xfrm>
                          <a:prstGeom prst="ellipse">
                            <a:avLst/>
                          </a:prstGeom>
                          <a:solidFill>
                            <a:sysClr val="windowText" lastClr="000000"/>
                          </a:solidFill>
                          <a:ln w="12700">
                            <a:solidFill>
                              <a:schemeClr val="tx1"/>
                            </a:solidFill>
                            <a:round/>
                            <a:headEnd/>
                            <a:tailEnd/>
                          </a:ln>
                        </wps:spPr>
                        <wps:bodyPr/>
                      </wps:wsp>
                      <wps:wsp>
                        <wps:cNvPr id="39" name="Line 803"/>
                        <wps:cNvCnPr/>
                        <wps:spPr bwMode="auto">
                          <a:xfrm flipV="1">
                            <a:off x="1279031" y="902944"/>
                            <a:ext cx="270063" cy="0"/>
                          </a:xfrm>
                          <a:prstGeom prst="line">
                            <a:avLst/>
                          </a:prstGeom>
                          <a:noFill/>
                          <a:ln w="12700">
                            <a:solidFill>
                              <a:schemeClr val="tx1"/>
                            </a:solidFill>
                            <a:round/>
                            <a:headEnd w="sm" len="med"/>
                            <a:tailEnd type="triangle" w="med" len="sm"/>
                          </a:ln>
                        </wps:spPr>
                        <wps:bodyPr/>
                      </wps:wsp>
                      <wps:wsp>
                        <wps:cNvPr id="40" name="Line 805"/>
                        <wps:cNvCnPr/>
                        <wps:spPr bwMode="auto">
                          <a:xfrm flipH="1">
                            <a:off x="2066881" y="973870"/>
                            <a:ext cx="259153" cy="0"/>
                          </a:xfrm>
                          <a:prstGeom prst="line">
                            <a:avLst/>
                          </a:prstGeom>
                          <a:noFill/>
                          <a:ln w="12700">
                            <a:solidFill>
                              <a:schemeClr val="tx1"/>
                            </a:solidFill>
                            <a:round/>
                            <a:headEnd/>
                            <a:tailEnd/>
                          </a:ln>
                          <a:effectLst/>
                        </wps:spPr>
                        <wps:bodyPr/>
                      </wps:wsp>
                      <wps:wsp>
                        <wps:cNvPr id="41" name="Line 806"/>
                        <wps:cNvCnPr/>
                        <wps:spPr bwMode="auto">
                          <a:xfrm flipH="1">
                            <a:off x="2067230" y="821106"/>
                            <a:ext cx="258804" cy="0"/>
                          </a:xfrm>
                          <a:prstGeom prst="line">
                            <a:avLst/>
                          </a:prstGeom>
                          <a:noFill/>
                          <a:ln w="12700">
                            <a:solidFill>
                              <a:schemeClr val="tx1"/>
                            </a:solidFill>
                            <a:round/>
                            <a:headEnd/>
                            <a:tailEnd/>
                          </a:ln>
                          <a:effectLst/>
                        </wps:spPr>
                        <wps:bodyPr/>
                      </wps:wsp>
                      <wps:wsp>
                        <wps:cNvPr id="42" name="Arc 42"/>
                        <wps:cNvSpPr/>
                        <wps:spPr bwMode="auto">
                          <a:xfrm flipH="1">
                            <a:off x="1945553" y="1246662"/>
                            <a:ext cx="529218" cy="542856"/>
                          </a:xfrm>
                          <a:prstGeom prst="arc">
                            <a:avLst>
                              <a:gd name="adj1" fmla="val 16334151"/>
                              <a:gd name="adj2" fmla="val 0"/>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anchor="ctr"/>
                      </wps:wsp>
                      <wps:wsp>
                        <wps:cNvPr id="43" name="Arc 43"/>
                        <wps:cNvSpPr/>
                        <wps:spPr bwMode="auto">
                          <a:xfrm flipH="1">
                            <a:off x="2079220" y="1358506"/>
                            <a:ext cx="294616" cy="319168"/>
                          </a:xfrm>
                          <a:prstGeom prst="arc">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anchor="ctr"/>
                      </wps:wsp>
                      <wps:wsp>
                        <wps:cNvPr id="44" name="Oval 44"/>
                        <wps:cNvSpPr>
                          <a:spLocks noChangeArrowheads="1"/>
                        </wps:cNvSpPr>
                        <wps:spPr bwMode="auto">
                          <a:xfrm rot="16200000">
                            <a:off x="2021935" y="1383058"/>
                            <a:ext cx="32735" cy="32735"/>
                          </a:xfrm>
                          <a:prstGeom prst="ellipse">
                            <a:avLst/>
                          </a:prstGeom>
                          <a:solidFill>
                            <a:sysClr val="windowText" lastClr="000000"/>
                          </a:solidFill>
                          <a:ln w="12700">
                            <a:solidFill>
                              <a:schemeClr val="tx1"/>
                            </a:solidFill>
                            <a:round/>
                            <a:headEnd/>
                            <a:tailEnd/>
                          </a:ln>
                        </wps:spPr>
                        <wps:bodyPr/>
                      </wps:wsp>
                      <wps:wsp>
                        <wps:cNvPr id="45" name="Straight Connector 45"/>
                        <wps:cNvCnPr/>
                        <wps:spPr bwMode="auto">
                          <a:xfrm flipV="1">
                            <a:off x="2196521" y="1246662"/>
                            <a:ext cx="152763"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6" name="Straight Connector 46"/>
                        <wps:cNvCnPr/>
                        <wps:spPr bwMode="auto">
                          <a:xfrm>
                            <a:off x="2223801" y="1358506"/>
                            <a:ext cx="12548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7" name="Arc 47"/>
                        <wps:cNvSpPr/>
                        <wps:spPr bwMode="auto">
                          <a:xfrm flipH="1">
                            <a:off x="1817338" y="1516726"/>
                            <a:ext cx="294616" cy="319168"/>
                          </a:xfrm>
                          <a:prstGeom prst="arc">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anchor="ctr"/>
                      </wps:wsp>
                      <wps:wsp>
                        <wps:cNvPr id="48" name="Arc 48"/>
                        <wps:cNvSpPr/>
                        <wps:spPr bwMode="auto">
                          <a:xfrm>
                            <a:off x="1912818" y="1516726"/>
                            <a:ext cx="294616" cy="319168"/>
                          </a:xfrm>
                          <a:prstGeom prst="arc">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anchor="ctr"/>
                      </wps:wsp>
                      <wps:wsp>
                        <wps:cNvPr id="49" name="Line 797"/>
                        <wps:cNvCnPr/>
                        <wps:spPr bwMode="auto">
                          <a:xfrm>
                            <a:off x="1817338" y="1672218"/>
                            <a:ext cx="0" cy="881119"/>
                          </a:xfrm>
                          <a:prstGeom prst="line">
                            <a:avLst/>
                          </a:prstGeom>
                          <a:noFill/>
                          <a:ln w="12700">
                            <a:solidFill>
                              <a:schemeClr val="tx1"/>
                            </a:solidFill>
                            <a:round/>
                            <a:headEnd/>
                            <a:tailEnd/>
                          </a:ln>
                          <a:effectLst/>
                        </wps:spPr>
                        <wps:bodyPr/>
                      </wps:wsp>
                      <wps:wsp>
                        <wps:cNvPr id="50" name="Line 797"/>
                        <wps:cNvCnPr/>
                        <wps:spPr bwMode="auto">
                          <a:xfrm>
                            <a:off x="2207433" y="1672218"/>
                            <a:ext cx="0" cy="881119"/>
                          </a:xfrm>
                          <a:prstGeom prst="line">
                            <a:avLst/>
                          </a:prstGeom>
                          <a:noFill/>
                          <a:ln w="12700">
                            <a:solidFill>
                              <a:schemeClr val="tx1"/>
                            </a:solidFill>
                            <a:round/>
                            <a:headEnd/>
                            <a:tailEnd/>
                          </a:ln>
                          <a:effectLst/>
                        </wps:spPr>
                        <wps:bodyPr/>
                      </wps:wsp>
                      <wps:wsp>
                        <wps:cNvPr id="51" name="Line 797"/>
                        <wps:cNvCnPr/>
                        <wps:spPr bwMode="auto">
                          <a:xfrm rot="5400000">
                            <a:off x="2011023" y="2335104"/>
                            <a:ext cx="0" cy="403733"/>
                          </a:xfrm>
                          <a:prstGeom prst="line">
                            <a:avLst/>
                          </a:prstGeom>
                          <a:noFill/>
                          <a:ln w="12700">
                            <a:solidFill>
                              <a:schemeClr val="tx1"/>
                            </a:solidFill>
                            <a:round/>
                            <a:headEnd/>
                            <a:tailEnd/>
                          </a:ln>
                          <a:effectLst/>
                        </wps:spPr>
                        <wps:bodyPr/>
                      </wps:wsp>
                      <wps:wsp>
                        <wps:cNvPr id="52" name="Oval 52"/>
                        <wps:cNvSpPr>
                          <a:spLocks noChangeArrowheads="1"/>
                        </wps:cNvSpPr>
                        <wps:spPr bwMode="auto">
                          <a:xfrm rot="16200000">
                            <a:off x="1994655" y="1595836"/>
                            <a:ext cx="32735" cy="32735"/>
                          </a:xfrm>
                          <a:prstGeom prst="ellipse">
                            <a:avLst/>
                          </a:prstGeom>
                          <a:solidFill>
                            <a:sysClr val="windowText" lastClr="000000"/>
                          </a:solidFill>
                          <a:ln w="12700">
                            <a:solidFill>
                              <a:schemeClr val="tx1"/>
                            </a:solidFill>
                            <a:round/>
                            <a:headEnd/>
                            <a:tailEnd/>
                          </a:ln>
                        </wps:spPr>
                        <wps:bodyPr/>
                      </wps:wsp>
                      <wps:wsp>
                        <wps:cNvPr id="53" name="Oval 53"/>
                        <wps:cNvSpPr>
                          <a:spLocks noChangeArrowheads="1"/>
                        </wps:cNvSpPr>
                        <wps:spPr bwMode="auto">
                          <a:xfrm rot="16200000">
                            <a:off x="1991927" y="1759511"/>
                            <a:ext cx="30006" cy="30007"/>
                          </a:xfrm>
                          <a:prstGeom prst="ellipse">
                            <a:avLst/>
                          </a:prstGeom>
                          <a:solidFill>
                            <a:sysClr val="windowText" lastClr="000000"/>
                          </a:solidFill>
                          <a:ln w="12700">
                            <a:solidFill>
                              <a:schemeClr val="tx1"/>
                            </a:solidFill>
                            <a:round/>
                            <a:headEnd/>
                            <a:tailEnd/>
                          </a:ln>
                        </wps:spPr>
                        <wps:bodyPr/>
                      </wps:wsp>
                      <wps:wsp>
                        <wps:cNvPr id="54" name="Oval 54"/>
                        <wps:cNvSpPr>
                          <a:spLocks noChangeArrowheads="1"/>
                        </wps:cNvSpPr>
                        <wps:spPr bwMode="auto">
                          <a:xfrm rot="16200000">
                            <a:off x="2110593" y="2369201"/>
                            <a:ext cx="32735" cy="30007"/>
                          </a:xfrm>
                          <a:prstGeom prst="ellipse">
                            <a:avLst/>
                          </a:prstGeom>
                          <a:solidFill>
                            <a:sysClr val="windowText" lastClr="000000"/>
                          </a:solidFill>
                          <a:ln w="12700">
                            <a:solidFill>
                              <a:schemeClr val="tx1"/>
                            </a:solidFill>
                            <a:round/>
                            <a:headEnd/>
                            <a:tailEnd/>
                          </a:ln>
                        </wps:spPr>
                        <wps:bodyPr/>
                      </wps:wsp>
                      <wps:wsp>
                        <wps:cNvPr id="55" name="Line 797"/>
                        <wps:cNvCnPr/>
                        <wps:spPr bwMode="auto">
                          <a:xfrm>
                            <a:off x="1948279" y="1500358"/>
                            <a:ext cx="0" cy="403733"/>
                          </a:xfrm>
                          <a:prstGeom prst="line">
                            <a:avLst/>
                          </a:prstGeom>
                          <a:noFill/>
                          <a:ln w="12700">
                            <a:solidFill>
                              <a:schemeClr val="tx1"/>
                            </a:solidFill>
                            <a:round/>
                            <a:headEnd/>
                            <a:tailEnd/>
                          </a:ln>
                          <a:effectLst/>
                        </wps:spPr>
                        <wps:bodyPr/>
                      </wps:wsp>
                      <wps:wsp>
                        <wps:cNvPr id="56" name="Line 798"/>
                        <wps:cNvCnPr/>
                        <wps:spPr bwMode="auto">
                          <a:xfrm>
                            <a:off x="2076493" y="1500358"/>
                            <a:ext cx="0" cy="335536"/>
                          </a:xfrm>
                          <a:prstGeom prst="line">
                            <a:avLst/>
                          </a:prstGeom>
                          <a:noFill/>
                          <a:ln w="12700">
                            <a:solidFill>
                              <a:schemeClr val="tx1"/>
                            </a:solidFill>
                            <a:round/>
                            <a:headEnd/>
                            <a:tailEnd/>
                          </a:ln>
                          <a:effectLst/>
                        </wps:spPr>
                        <wps:bodyPr/>
                      </wps:wsp>
                      <wps:wsp>
                        <wps:cNvPr id="57" name="Line 799"/>
                        <wps:cNvCnPr/>
                        <wps:spPr bwMode="auto">
                          <a:xfrm rot="20400000">
                            <a:off x="1983743" y="1874085"/>
                            <a:ext cx="70925" cy="237329"/>
                          </a:xfrm>
                          <a:prstGeom prst="line">
                            <a:avLst/>
                          </a:prstGeom>
                          <a:noFill/>
                          <a:ln w="12700">
                            <a:solidFill>
                              <a:schemeClr val="tx1"/>
                            </a:solidFill>
                            <a:round/>
                            <a:headEnd/>
                            <a:tailEnd/>
                          </a:ln>
                          <a:effectLst/>
                        </wps:spPr>
                        <wps:bodyPr/>
                      </wps:wsp>
                      <wps:wsp>
                        <wps:cNvPr id="58" name="Line 800"/>
                        <wps:cNvCnPr/>
                        <wps:spPr bwMode="auto">
                          <a:xfrm>
                            <a:off x="2076493" y="1827709"/>
                            <a:ext cx="40918" cy="133669"/>
                          </a:xfrm>
                          <a:prstGeom prst="line">
                            <a:avLst/>
                          </a:prstGeom>
                          <a:noFill/>
                          <a:ln w="12700">
                            <a:solidFill>
                              <a:schemeClr val="tx1"/>
                            </a:solidFill>
                            <a:round/>
                            <a:headEnd/>
                            <a:tailEnd/>
                          </a:ln>
                          <a:effectLst/>
                        </wps:spPr>
                        <wps:bodyPr/>
                      </wps:wsp>
                      <wps:wsp>
                        <wps:cNvPr id="59" name="Oval 59"/>
                        <wps:cNvSpPr>
                          <a:spLocks noChangeArrowheads="1"/>
                        </wps:cNvSpPr>
                        <wps:spPr bwMode="auto">
                          <a:xfrm rot="16200000">
                            <a:off x="1996020" y="1883632"/>
                            <a:ext cx="30006" cy="32735"/>
                          </a:xfrm>
                          <a:prstGeom prst="ellipse">
                            <a:avLst/>
                          </a:prstGeom>
                          <a:solidFill>
                            <a:sysClr val="windowText" lastClr="000000"/>
                          </a:solidFill>
                          <a:ln w="12700">
                            <a:solidFill>
                              <a:schemeClr val="tx1"/>
                            </a:solidFill>
                            <a:round/>
                            <a:headEnd/>
                            <a:tailEnd/>
                          </a:ln>
                        </wps:spPr>
                        <wps:bodyPr/>
                      </wps:wsp>
                      <wps:wsp>
                        <wps:cNvPr id="60" name="Oval 60"/>
                        <wps:cNvSpPr>
                          <a:spLocks noChangeArrowheads="1"/>
                        </wps:cNvSpPr>
                        <wps:spPr bwMode="auto">
                          <a:xfrm rot="16200000">
                            <a:off x="2086040" y="2464681"/>
                            <a:ext cx="32735" cy="30006"/>
                          </a:xfrm>
                          <a:prstGeom prst="ellipse">
                            <a:avLst/>
                          </a:prstGeom>
                          <a:solidFill>
                            <a:sysClr val="windowText" lastClr="000000"/>
                          </a:solidFill>
                          <a:ln w="12700">
                            <a:solidFill>
                              <a:schemeClr val="tx1"/>
                            </a:solidFill>
                            <a:round/>
                            <a:headEnd/>
                            <a:tailEnd/>
                          </a:ln>
                        </wps:spPr>
                        <wps:bodyPr/>
                      </wps:wsp>
                      <wps:wsp>
                        <wps:cNvPr id="61" name="Oval 61"/>
                        <wps:cNvSpPr>
                          <a:spLocks noChangeArrowheads="1"/>
                        </wps:cNvSpPr>
                        <wps:spPr bwMode="auto">
                          <a:xfrm rot="16200000">
                            <a:off x="2242896" y="1298492"/>
                            <a:ext cx="30008" cy="30007"/>
                          </a:xfrm>
                          <a:prstGeom prst="ellipse">
                            <a:avLst/>
                          </a:prstGeom>
                          <a:solidFill>
                            <a:sysClr val="windowText" lastClr="000000"/>
                          </a:solidFill>
                          <a:ln w="12700">
                            <a:solidFill>
                              <a:schemeClr val="tx1"/>
                            </a:solidFill>
                            <a:round/>
                            <a:headEnd/>
                            <a:tailEnd/>
                          </a:ln>
                        </wps:spPr>
                        <wps:bodyPr/>
                      </wps:wsp>
                      <wps:wsp>
                        <wps:cNvPr id="62" name="Oval 62"/>
                        <wps:cNvSpPr>
                          <a:spLocks noChangeArrowheads="1"/>
                        </wps:cNvSpPr>
                        <wps:spPr bwMode="auto">
                          <a:xfrm rot="16200000">
                            <a:off x="1970104" y="2457859"/>
                            <a:ext cx="30006" cy="30007"/>
                          </a:xfrm>
                          <a:prstGeom prst="ellipse">
                            <a:avLst/>
                          </a:prstGeom>
                          <a:solidFill>
                            <a:sysClr val="windowText" lastClr="000000"/>
                          </a:solidFill>
                          <a:ln w="12700">
                            <a:solidFill>
                              <a:schemeClr val="tx1"/>
                            </a:solidFill>
                            <a:round/>
                            <a:headEnd/>
                            <a:tailEnd/>
                          </a:ln>
                        </wps:spPr>
                        <wps:bodyPr/>
                      </wps:wsp>
                      <wps:wsp>
                        <wps:cNvPr id="63" name="Oval 63"/>
                        <wps:cNvSpPr>
                          <a:spLocks noChangeArrowheads="1"/>
                        </wps:cNvSpPr>
                        <wps:spPr bwMode="auto">
                          <a:xfrm rot="16200000">
                            <a:off x="1852801" y="2373296"/>
                            <a:ext cx="30008" cy="30006"/>
                          </a:xfrm>
                          <a:prstGeom prst="ellipse">
                            <a:avLst/>
                          </a:prstGeom>
                          <a:solidFill>
                            <a:sysClr val="windowText" lastClr="000000"/>
                          </a:solidFill>
                          <a:ln w="12700">
                            <a:solidFill>
                              <a:schemeClr val="tx1"/>
                            </a:solidFill>
                            <a:round/>
                            <a:headEnd/>
                            <a:tailEnd/>
                          </a:ln>
                        </wps:spPr>
                        <wps:bodyPr/>
                      </wps:wsp>
                      <wps:wsp>
                        <wps:cNvPr id="64" name="Oval 64"/>
                        <wps:cNvSpPr>
                          <a:spLocks noChangeArrowheads="1"/>
                        </wps:cNvSpPr>
                        <wps:spPr bwMode="auto">
                          <a:xfrm rot="16200000">
                            <a:off x="1979652" y="2344651"/>
                            <a:ext cx="32735" cy="30007"/>
                          </a:xfrm>
                          <a:prstGeom prst="ellipse">
                            <a:avLst/>
                          </a:prstGeom>
                          <a:solidFill>
                            <a:sysClr val="windowText" lastClr="000000"/>
                          </a:solidFill>
                          <a:ln w="12700">
                            <a:solidFill>
                              <a:schemeClr val="tx1"/>
                            </a:solidFill>
                            <a:round/>
                            <a:headEnd/>
                            <a:tailEnd/>
                          </a:ln>
                        </wps:spPr>
                        <wps:bodyPr/>
                      </wps:wsp>
                      <wps:wsp>
                        <wps:cNvPr id="65" name="Text Box 626"/>
                        <wps:cNvSpPr txBox="1">
                          <a:spLocks noChangeAspect="1" noChangeArrowheads="1"/>
                        </wps:cNvSpPr>
                        <wps:spPr bwMode="auto">
                          <a:xfrm>
                            <a:off x="3302066" y="717521"/>
                            <a:ext cx="940435" cy="2571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rsidR="007E6D12" w:rsidP="007E6D12" w:rsidRDefault="007E6D12" w14:paraId="64A53FE7" w14:textId="77777777">
                              <w:pPr>
                                <w:pStyle w:val="NormalWeb"/>
                                <w:kinsoku w:val="0"/>
                                <w:overflowPunct w:val="0"/>
                                <w:spacing w:before="0" w:beforeAutospacing="0" w:after="0" w:afterAutospacing="0" w:line="192" w:lineRule="auto"/>
                                <w:jc w:val="center"/>
                                <w:textAlignment w:val="baseline"/>
                                <w:rPr>
                                  <w:sz w:val="24"/>
                                  <w:szCs w:val="24"/>
                                </w:rPr>
                              </w:pPr>
                              <w:r>
                                <w:rPr>
                                  <w:rFonts w:ascii="Arial" w:hAnsi="Arial"/>
                                  <w:color w:val="000000" w:themeColor="text1"/>
                                  <w:kern w:val="24"/>
                                </w:rPr>
                                <w:t>Piston</w:t>
                              </w:r>
                            </w:p>
                            <w:p w:rsidR="007E6D12" w:rsidP="007E6D12" w:rsidRDefault="007E6D12" w14:paraId="329172BC" w14:textId="77777777">
                              <w:pPr>
                                <w:pStyle w:val="NormalWeb"/>
                                <w:kinsoku w:val="0"/>
                                <w:overflowPunct w:val="0"/>
                                <w:spacing w:before="0" w:beforeAutospacing="0" w:after="0" w:afterAutospacing="0" w:line="192" w:lineRule="auto"/>
                                <w:jc w:val="center"/>
                                <w:textAlignment w:val="baseline"/>
                              </w:pPr>
                              <w:r>
                                <w:rPr>
                                  <w:rFonts w:ascii="Arial" w:hAnsi="Arial"/>
                                  <w:color w:val="000000" w:themeColor="text1"/>
                                  <w:kern w:val="24"/>
                                </w:rPr>
                                <w:t>spirometer</w:t>
                              </w:r>
                            </w:p>
                          </w:txbxContent>
                        </wps:txbx>
                        <wps:bodyPr lIns="0" tIns="0" rIns="0" bIns="0">
                          <a:spAutoFit/>
                        </wps:bodyPr>
                      </wps:wsp>
                      <wps:wsp>
                        <wps:cNvPr id="66" name="Text Box 627"/>
                        <wps:cNvSpPr txBox="1">
                          <a:spLocks noChangeAspect="1" noChangeArrowheads="1"/>
                        </wps:cNvSpPr>
                        <wps:spPr bwMode="auto">
                          <a:xfrm>
                            <a:off x="1332359" y="386393"/>
                            <a:ext cx="897255" cy="2571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rsidR="007E6D12" w:rsidP="007E6D12" w:rsidRDefault="007E6D12" w14:paraId="32B86635" w14:textId="77777777">
                              <w:pPr>
                                <w:pStyle w:val="NormalWeb"/>
                                <w:kinsoku w:val="0"/>
                                <w:overflowPunct w:val="0"/>
                                <w:spacing w:before="0" w:beforeAutospacing="0" w:after="0" w:afterAutospacing="0" w:line="192" w:lineRule="auto"/>
                                <w:jc w:val="center"/>
                                <w:textAlignment w:val="baseline"/>
                                <w:rPr>
                                  <w:sz w:val="24"/>
                                  <w:szCs w:val="24"/>
                                </w:rPr>
                              </w:pPr>
                              <w:r>
                                <w:rPr>
                                  <w:rFonts w:ascii="Arial" w:hAnsi="Arial"/>
                                  <w:color w:val="000000" w:themeColor="text1"/>
                                  <w:kern w:val="24"/>
                                </w:rPr>
                                <w:t>Ultrasonic</w:t>
                              </w:r>
                            </w:p>
                            <w:p w:rsidR="007E6D12" w:rsidP="007E6D12" w:rsidRDefault="007E6D12" w14:paraId="6735D246" w14:textId="77777777">
                              <w:pPr>
                                <w:pStyle w:val="NormalWeb"/>
                                <w:kinsoku w:val="0"/>
                                <w:overflowPunct w:val="0"/>
                                <w:spacing w:before="0" w:beforeAutospacing="0" w:after="0" w:afterAutospacing="0" w:line="192" w:lineRule="auto"/>
                                <w:jc w:val="center"/>
                                <w:textAlignment w:val="baseline"/>
                              </w:pPr>
                              <w:r>
                                <w:rPr>
                                  <w:rFonts w:ascii="Arial" w:hAnsi="Arial"/>
                                  <w:color w:val="000000" w:themeColor="text1"/>
                                  <w:kern w:val="24"/>
                                </w:rPr>
                                <w:t>spirometer</w:t>
                              </w:r>
                            </w:p>
                          </w:txbxContent>
                        </wps:txbx>
                        <wps:bodyPr lIns="0" tIns="0" rIns="0" bIns="0">
                          <a:spAutoFit/>
                        </wps:bodyPr>
                      </wps:wsp>
                      <wps:wsp>
                        <wps:cNvPr id="67" name="Text Box 667"/>
                        <wps:cNvSpPr txBox="1">
                          <a:spLocks noChangeAspect="1" noChangeArrowheads="1"/>
                        </wps:cNvSpPr>
                        <wps:spPr bwMode="auto">
                          <a:xfrm>
                            <a:off x="335215" y="174027"/>
                            <a:ext cx="579120" cy="128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rsidR="007E6D12" w:rsidP="007E6D12" w:rsidRDefault="007E6D12" w14:paraId="5E4314AA" w14:textId="77777777">
                              <w:pPr>
                                <w:pStyle w:val="NormalWeb"/>
                                <w:kinsoku w:val="0"/>
                                <w:overflowPunct w:val="0"/>
                                <w:spacing w:before="0" w:beforeAutospacing="0" w:after="0" w:afterAutospacing="0" w:line="192" w:lineRule="auto"/>
                                <w:jc w:val="center"/>
                                <w:textAlignment w:val="baseline"/>
                                <w:rPr>
                                  <w:sz w:val="24"/>
                                  <w:szCs w:val="24"/>
                                </w:rPr>
                              </w:pPr>
                              <w:r>
                                <w:rPr>
                                  <w:rFonts w:ascii="Arial" w:hAnsi="Arial"/>
                                  <w:color w:val="000000" w:themeColor="text1"/>
                                  <w:kern w:val="24"/>
                                </w:rPr>
                                <w:t>Patient</w:t>
                              </w:r>
                            </w:p>
                          </w:txbxContent>
                        </wps:txbx>
                        <wps:bodyPr lIns="0" tIns="0" rIns="0" bIns="0">
                          <a:spAutoFit/>
                        </wps:bodyPr>
                      </wps:wsp>
                      <wps:wsp>
                        <wps:cNvPr id="68" name="Text Box 789"/>
                        <wps:cNvSpPr txBox="1">
                          <a:spLocks noChangeAspect="1" noChangeArrowheads="1"/>
                        </wps:cNvSpPr>
                        <wps:spPr bwMode="auto">
                          <a:xfrm>
                            <a:off x="460255" y="1736592"/>
                            <a:ext cx="1263650" cy="128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rsidR="007E6D12" w:rsidP="007E6D12" w:rsidRDefault="007E6D12" w14:paraId="2176A4B7" w14:textId="77777777">
                              <w:pPr>
                                <w:pStyle w:val="NormalWeb"/>
                                <w:kinsoku w:val="0"/>
                                <w:overflowPunct w:val="0"/>
                                <w:spacing w:before="0" w:beforeAutospacing="0" w:after="0" w:afterAutospacing="0" w:line="192" w:lineRule="auto"/>
                                <w:jc w:val="center"/>
                                <w:textAlignment w:val="baseline"/>
                                <w:rPr>
                                  <w:sz w:val="24"/>
                                  <w:szCs w:val="24"/>
                                </w:rPr>
                              </w:pPr>
                              <w:r>
                                <w:rPr>
                                  <w:rFonts w:ascii="Arial" w:hAnsi="Arial"/>
                                  <w:color w:val="000000" w:themeColor="text1"/>
                                  <w:kern w:val="24"/>
                                </w:rPr>
                                <w:t>SKC BioSampler</w:t>
                              </w:r>
                            </w:p>
                          </w:txbxContent>
                        </wps:txbx>
                        <wps:bodyPr lIns="0" tIns="0" rIns="0" bIns="0">
                          <a:spAutoFit/>
                        </wps:bodyPr>
                      </wps:wsp>
                      <wps:wsp>
                        <wps:cNvPr id="69" name="Text Box 789"/>
                        <wps:cNvSpPr txBox="1">
                          <a:spLocks noChangeAspect="1" noChangeArrowheads="1"/>
                        </wps:cNvSpPr>
                        <wps:spPr bwMode="auto">
                          <a:xfrm>
                            <a:off x="823679" y="2080522"/>
                            <a:ext cx="847090" cy="2571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rsidR="007E6D12" w:rsidP="007E6D12" w:rsidRDefault="007E6D12" w14:paraId="29906D89" w14:textId="77777777">
                              <w:pPr>
                                <w:pStyle w:val="NormalWeb"/>
                                <w:kinsoku w:val="0"/>
                                <w:overflowPunct w:val="0"/>
                                <w:spacing w:before="0" w:beforeAutospacing="0" w:after="0" w:afterAutospacing="0" w:line="192" w:lineRule="auto"/>
                                <w:jc w:val="center"/>
                                <w:textAlignment w:val="baseline"/>
                                <w:rPr>
                                  <w:sz w:val="24"/>
                                  <w:szCs w:val="24"/>
                                </w:rPr>
                              </w:pPr>
                              <w:r>
                                <w:rPr>
                                  <w:rFonts w:ascii="Arial" w:hAnsi="Arial"/>
                                  <w:color w:val="000000" w:themeColor="text1"/>
                                  <w:kern w:val="24"/>
                                </w:rPr>
                                <w:t>Collection</w:t>
                              </w:r>
                            </w:p>
                            <w:p w:rsidR="007E6D12" w:rsidP="007E6D12" w:rsidRDefault="007E6D12" w14:paraId="24C6EC60" w14:textId="77777777">
                              <w:pPr>
                                <w:pStyle w:val="NormalWeb"/>
                                <w:kinsoku w:val="0"/>
                                <w:overflowPunct w:val="0"/>
                                <w:spacing w:before="0" w:beforeAutospacing="0" w:after="0" w:afterAutospacing="0" w:line="192" w:lineRule="auto"/>
                                <w:jc w:val="center"/>
                                <w:textAlignment w:val="baseline"/>
                              </w:pPr>
                              <w:r>
                                <w:rPr>
                                  <w:rFonts w:ascii="Arial" w:hAnsi="Arial"/>
                                  <w:color w:val="000000" w:themeColor="text1"/>
                                  <w:kern w:val="24"/>
                                </w:rPr>
                                <w:t>media</w:t>
                              </w:r>
                            </w:p>
                          </w:txbxContent>
                        </wps:txbx>
                        <wps:bodyPr lIns="0" tIns="0" rIns="0" bIns="0">
                          <a:spAutoFit/>
                        </wps:bodyPr>
                      </wps:wsp>
                      <wps:wsp>
                        <wps:cNvPr id="70" name="Straight Arrow Connector 70"/>
                        <wps:cNvCnPr/>
                        <wps:spPr bwMode="auto">
                          <a:xfrm>
                            <a:off x="1503629" y="2351471"/>
                            <a:ext cx="267336" cy="0"/>
                          </a:xfrm>
                          <a:prstGeom prst="straightConnector1">
                            <a:avLst/>
                          </a:prstGeom>
                          <a:ln w="12700">
                            <a:solidFill>
                              <a:schemeClr val="tx1"/>
                            </a:solidFill>
                            <a:tailEnd type="triangle" w="sm" len="med"/>
                          </a:ln>
                        </wps:spPr>
                        <wps:style>
                          <a:lnRef idx="1">
                            <a:schemeClr val="accent1"/>
                          </a:lnRef>
                          <a:fillRef idx="0">
                            <a:schemeClr val="accent1"/>
                          </a:fillRef>
                          <a:effectRef idx="0">
                            <a:schemeClr val="accent1"/>
                          </a:effectRef>
                          <a:fontRef idx="minor">
                            <a:schemeClr val="tx1"/>
                          </a:fontRef>
                        </wps:style>
                        <wps:bodyPr/>
                      </wps:wsp>
                      <wps:wsp>
                        <wps:cNvPr id="71" name="Parallelogram 71"/>
                        <wps:cNvSpPr/>
                        <wps:spPr bwMode="auto">
                          <a:xfrm flipH="1">
                            <a:off x="1685489" y="1034447"/>
                            <a:ext cx="297345" cy="248242"/>
                          </a:xfrm>
                          <a:prstGeom prst="parallelogram">
                            <a:avLst>
                              <a:gd name="adj" fmla="val 52376"/>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72" name="Arc 72"/>
                        <wps:cNvSpPr/>
                        <wps:spPr bwMode="auto">
                          <a:xfrm rot="2700000">
                            <a:off x="1650029" y="845657"/>
                            <a:ext cx="98205" cy="98205"/>
                          </a:xfrm>
                          <a:prstGeom prst="arc">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anchor="ctr"/>
                      </wps:wsp>
                      <wps:wsp>
                        <wps:cNvPr id="73" name="Arc 73"/>
                        <wps:cNvSpPr/>
                        <wps:spPr bwMode="auto">
                          <a:xfrm rot="2700000">
                            <a:off x="1669123" y="812921"/>
                            <a:ext cx="163675" cy="163675"/>
                          </a:xfrm>
                          <a:prstGeom prst="arc">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anchor="ctr"/>
                      </wps:wsp>
                      <wps:wsp>
                        <wps:cNvPr id="74" name="Arc 74"/>
                        <wps:cNvSpPr/>
                        <wps:spPr bwMode="auto">
                          <a:xfrm rot="2700000">
                            <a:off x="1707315" y="780186"/>
                            <a:ext cx="229146" cy="229145"/>
                          </a:xfrm>
                          <a:prstGeom prst="arc">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anchor="ctr"/>
                      </wps:wsp>
                      <wps:wsp>
                        <wps:cNvPr id="75" name="Arc 75"/>
                        <wps:cNvSpPr/>
                        <wps:spPr bwMode="auto">
                          <a:xfrm>
                            <a:off x="1860986" y="2070495"/>
                            <a:ext cx="294616" cy="144579"/>
                          </a:xfrm>
                          <a:prstGeom prst="arc">
                            <a:avLst>
                              <a:gd name="adj1" fmla="val 20455840"/>
                              <a:gd name="adj2" fmla="val 13915658"/>
                            </a:avLst>
                          </a:prstGeom>
                          <a:ln w="12700">
                            <a:solidFill>
                              <a:schemeClr val="tx1"/>
                            </a:solidFill>
                            <a:tailEnd type="triangle" w="med" len="sm"/>
                          </a:ln>
                        </wps:spPr>
                        <wps:style>
                          <a:lnRef idx="1">
                            <a:schemeClr val="accent1"/>
                          </a:lnRef>
                          <a:fillRef idx="0">
                            <a:schemeClr val="accent1"/>
                          </a:fillRef>
                          <a:effectRef idx="0">
                            <a:schemeClr val="accent1"/>
                          </a:effectRef>
                          <a:fontRef idx="minor">
                            <a:schemeClr val="tx1"/>
                          </a:fontRef>
                        </wps:style>
                        <wps:bodyPr anchor="ctr"/>
                      </wps:wsp>
                      <wps:wsp>
                        <wps:cNvPr id="76" name="Arc 76"/>
                        <wps:cNvSpPr/>
                        <wps:spPr bwMode="auto">
                          <a:xfrm flipV="1">
                            <a:off x="1795515" y="2065039"/>
                            <a:ext cx="401005" cy="215505"/>
                          </a:xfrm>
                          <a:prstGeom prst="arc">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anchor="ctr"/>
                      </wps:wsp>
                      <wps:wsp>
                        <wps:cNvPr id="77" name="Arc 77"/>
                        <wps:cNvSpPr/>
                        <wps:spPr bwMode="auto">
                          <a:xfrm flipH="1" flipV="1">
                            <a:off x="1820068" y="2065039"/>
                            <a:ext cx="401004" cy="215505"/>
                          </a:xfrm>
                          <a:prstGeom prst="arc">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anchor="ctr"/>
                      </wps:wsp>
                      <wps:wsp>
                        <wps:cNvPr id="78" name="Arc 78"/>
                        <wps:cNvSpPr/>
                        <wps:spPr>
                          <a:xfrm>
                            <a:off x="914400" y="507253"/>
                            <a:ext cx="399912" cy="686920"/>
                          </a:xfrm>
                          <a:prstGeom prst="arc">
                            <a:avLst>
                              <a:gd name="adj1" fmla="val 15973118"/>
                              <a:gd name="adj2" fmla="val 21210888"/>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9" name="Arc 79"/>
                        <wps:cNvSpPr/>
                        <wps:spPr>
                          <a:xfrm>
                            <a:off x="914400" y="506599"/>
                            <a:ext cx="399912" cy="686920"/>
                          </a:xfrm>
                          <a:prstGeom prst="arc">
                            <a:avLst>
                              <a:gd name="adj1" fmla="val 1931806"/>
                              <a:gd name="adj2" fmla="val 5738068"/>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0" name="Text Box 667"/>
                        <wps:cNvSpPr txBox="1">
                          <a:spLocks noChangeAspect="1" noChangeArrowheads="1"/>
                        </wps:cNvSpPr>
                        <wps:spPr bwMode="auto">
                          <a:xfrm>
                            <a:off x="1270644" y="72259"/>
                            <a:ext cx="579120" cy="128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rsidR="007E6D12" w:rsidP="007E6D12" w:rsidRDefault="007E6D12" w14:paraId="4B35E622" w14:textId="77777777">
                              <w:pPr>
                                <w:pStyle w:val="NormalWeb"/>
                                <w:kinsoku w:val="0"/>
                                <w:overflowPunct w:val="0"/>
                                <w:spacing w:before="0" w:beforeAutospacing="0" w:after="0" w:afterAutospacing="0" w:line="192" w:lineRule="auto"/>
                                <w:jc w:val="center"/>
                                <w:textAlignment w:val="baseline"/>
                                <w:rPr>
                                  <w:sz w:val="24"/>
                                  <w:szCs w:val="24"/>
                                </w:rPr>
                              </w:pPr>
                              <w:r>
                                <w:rPr>
                                  <w:rFonts w:ascii="Arial" w:hAnsi="Arial"/>
                                  <w:color w:val="000000" w:themeColor="text1"/>
                                  <w:kern w:val="24"/>
                                </w:rPr>
                                <w:t>Mask</w:t>
                              </w:r>
                            </w:p>
                          </w:txbxContent>
                        </wps:txbx>
                        <wps:bodyPr lIns="0" tIns="0" rIns="0" bIns="0">
                          <a:spAutoFit/>
                        </wps:bodyPr>
                      </wps:wsp>
                      <wps:wsp>
                        <wps:cNvPr id="81" name="Straight Arrow Connector 81"/>
                        <wps:cNvCnPr/>
                        <wps:spPr>
                          <a:xfrm flipH="1">
                            <a:off x="1194464" y="208471"/>
                            <a:ext cx="324524" cy="300051"/>
                          </a:xfrm>
                          <a:prstGeom prst="straightConnector1">
                            <a:avLst/>
                          </a:prstGeom>
                          <a:ln w="19050">
                            <a:solidFill>
                              <a:schemeClr val="tx1"/>
                            </a:solidFill>
                            <a:tailEnd type="stealth"/>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Group 205" style="width:334.05pt;height:201.05pt;mso-position-horizontal-relative:char;mso-position-vertical-relative:line" coordsize="42425,25533" o:spid="_x0000_s1026" w14:anchorId="7A5687F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textboxrect="0,@1,@6,@2" o:connecttype="custom" o:connectlocs="@0,0;0,10800;@0,21600;21600,10800" o:connectangles="270,180,90,0"/>
                  <v:handles>
                    <v:h position="#0,#1" xrange="0,21600" yrange="0,10800"/>
                  </v:handles>
                </v:shapetype>
                <v:shape id="AutoShape 625" style="position:absolute;left:29357;top:7829;width:2756;height:2291;visibility:visible;mso-wrap-style:square;v-text-anchor:top" o:spid="_x0000_s1027" fillcolor="black [3213]" strokecolor="black [3213]" strokeweight="1pt" type="#_x0000_t13" adj="14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">
                  <o:lock v:ext="edit" aspectratio="t"/>
                </v:shape>
                <v:roundrect id="AutoShape 629" style="position:absolute;left:16009;top:7501;width:4665;height:2865;visibility:visible;mso-wrap-style:square;v-text-anchor:top" o:spid="_x0000_s1028" filled="f" strokecolor="black [3213]" strokeweight="1pt"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">
                  <o:lock v:ext="edit" aspectratio="t"/>
                </v:roundrect>
                <v:oval id="Oval 4" style="position:absolute;left:25484;top:5510;width:300;height:300;rotation:-90;visibility:visible;mso-wrap-style:square;v-text-anchor:top" o:spid="_x0000_s1029" fillcolor="windowText" strokecolor="black [3213]"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"/>
                <v:oval id="Oval 5" style="position:absolute;left:25866;top:11157;width:300;height:300;rotation:-90;visibility:visible;mso-wrap-style:square;v-text-anchor:top" o:spid="_x0000_s1030" fillcolor="windowText" strokecolor="black [3213]"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"/>
                <v:oval id="Oval 6" style="position:absolute;left:25852;top:7515;width:328;height:300;rotation:-90;visibility:visible;mso-wrap-style:square;v-text-anchor:top" o:spid="_x0000_s1031" fillcolor="windowText" strokecolor="black [3213]"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"/>
                <v:oval id="Oval 7" style="position:absolute;left:25852;top:14253;width:328;height:300;rotation:-90;visibility:visible;mso-wrap-style:square;v-text-anchor:top" o:spid="_x0000_s1032" fillcolor="windowText" strokecolor="black [3213]"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"/>
                <v:oval id="Oval 8" style="position:absolute;left:26766;top:13421;width:327;height:327;rotation:-90;visibility:visible;mso-wrap-style:square;v-text-anchor:top" o:spid="_x0000_s1033" fillcolor="windowText" strokecolor="black [3213]"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"/>
                <v:oval id="Oval 9" style="position:absolute;left:27421;top:5210;width:300;height:300;rotation:-90;visibility:visible;mso-wrap-style:square;v-text-anchor:top" o:spid="_x0000_s1034" fillcolor="windowText" strokecolor="black [3213]"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"/>
                <v:oval id="Oval 10" style="position:absolute;left:25279;top:3777;width:300;height:328;rotation:-90;visibility:visible;mso-wrap-style:square;v-text-anchor:top" o:spid="_x0000_s1035" fillcolor="windowText" strokecolor="black [3213]"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"/>
                <v:oval id="Oval 11" style="position:absolute;left:25934;top:2904;width:327;height:301;rotation:-90;visibility:visible;mso-wrap-style:square;v-text-anchor:top" o:spid="_x0000_s1036" fillcolor="windowText" strokecolor="black [3213]"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"/>
                <v:oval id="Oval 12" style="position:absolute;left:25866;top:9138;width:300;height:300;rotation:-90;visibility:visible;mso-wrap-style:square;v-text-anchor:top" o:spid="_x0000_s1037" fillcolor="windowText" strokecolor="black [3213]"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"/>
                <v:oval id="Oval 13" style="position:absolute;left:24502;top:14048;width:300;height:300;rotation:-90;visibility:visible;mso-wrap-style:square;v-text-anchor:top" o:spid="_x0000_s1038" fillcolor="windowText" strokecolor="black [3213]"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"/>
                <v:oval id="Oval 14" style="position:absolute;left:27407;top:8279;width:327;height:300;rotation:-90;visibility:visible;mso-wrap-style:square;v-text-anchor:top" o:spid="_x0000_s1039" fillcolor="windowText" strokecolor="black [3213]"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"/>
                <v:oval id="Oval 15" style="position:absolute;left:27202;top:12384;width:328;height:328;rotation:-90;visibility:visible;mso-wrap-style:square;v-text-anchor:top" o:spid="_x0000_s1040" fillcolor="windowText" strokecolor="black [3213]"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"/>
                <v:oval id="Oval 16" style="position:absolute;left:27257;top:9547;width:328;height:327;rotation:-90;visibility:visible;mso-wrap-style:square;v-text-anchor:top" o:spid="_x0000_s1041" fillcolor="windowText" strokecolor="black [3213]"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"/>
                <v:oval id="Oval 17" style="position:absolute;left:26819;top:6247;width:301;height:300;rotation:-90;visibility:visible;mso-wrap-style:square;v-text-anchor:top" o:spid="_x0000_s1042" fillcolor="windowText" strokecolor="black [3213]"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"/>
                <v:oval id="Oval 18" style="position:absolute;left:24488;top:10980;width:327;height:300;rotation:-90;visibility:visible;mso-wrap-style:square;v-text-anchor:top" o:spid="_x0000_s1043" fillcolor="windowText" strokecolor="black [3213]"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"/>
                <v:oval id="Oval 19" style="position:absolute;left:26602;top:3928;width:327;height:328;rotation:-90;visibility:visible;mso-wrap-style:square;v-text-anchor:top" o:spid="_x0000_s1044" fillcolor="windowText" strokecolor="black [3213]"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"/>
                <v:oval id="Oval 20" style="position:absolute;left:24311;top:2727;width:300;height:328;visibility:visible;mso-wrap-style:square;v-text-anchor:top" o:spid="_x0000_s1045" fillcolor="windowText" strokecolor="black [3213]"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"/>
                <v:oval id="Oval 21" style="position:absolute;left:26439;top:4992;width:300;height:327;visibility:visible;mso-wrap-style:square;v-text-anchor:top" o:spid="_x0000_s1046" fillcolor="windowText" strokecolor="black [3213]"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"/>
                <v:oval id="Oval 22" style="position:absolute;left:27093;top:11375;width:328;height:300;visibility:visible;mso-wrap-style:square;v-text-anchor:top" o:spid="_x0000_s1047" fillcolor="windowText" strokecolor="black [3213]"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"/>
                <v:line id="Line 656" style="position:absolute;flip:y;visibility:visible;mso-wrap-style:square" o:spid="_x0000_s1048" strokecolor="black [3213]" strokeweight="1pt" o:connectortype="straight" from="22865,9029" to="25265,9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">
                  <v:stroke startarrowwidth="narrow" endarrow="block" endarrowlength="short"/>
                </v:line>
                <v:line id="Line 657" style="position:absolute;flip:x;visibility:visible;mso-wrap-style:square" o:spid="_x0000_s1049" strokecolor="black [3213]" strokeweight="1pt" o:connectortype="straight" from="23438,12984" to="26111,1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">
                  <v:stroke endarrow="block" endarrowlength="short"/>
                </v:line>
                <v:line id="Line 658" style="position:absolute;visibility:visible;mso-wrap-style:square" o:spid="_x0000_s1050" strokecolor="black [3213]" strokeweight="1pt" o:connectortype="straight" from="23274,2127" to="38360,2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"/>
                <v:line id="Line 659" style="position:absolute;visibility:visible;mso-wrap-style:square" o:spid="_x0000_s1051" strokecolor="black [3213]" strokeweight="1pt" o:connectortype="straight" from="23083,15712" to="38360,157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"/>
                <v:roundrect id="AutoShape 660" style="position:absolute;left:28403;top:2673;width:4610;height:12494;visibility:visible;mso-wrap-style:none;v-text-anchor:middle" o:spid="_x0000_s1052" filled="f" strokecolor="black [3213]" strokeweight="1pt"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">
                  <o:lock v:ext="edit" aspectratio="t"/>
                </v:roundrect>
                <v:line id="Line 661" style="position:absolute;visibility:visible;mso-wrap-style:square" o:spid="_x0000_s1053" strokecolor="black [3213]" strokeweight="1pt" o:connectortype="straight" from="23274,2002" to="23274,82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"/>
                <v:line id="Line 662" style="position:absolute;visibility:visible;mso-wrap-style:square" o:spid="_x0000_s1054" strokecolor="black [3213]" strokeweight="1pt" o:connectortype="straight" from="23274,9743" to="23274,12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"/>
                <v:line id="Line 665" style="position:absolute;flip:x;visibility:visible;mso-wrap-style:square" o:spid="_x0000_s1055" strokecolor="black [3213]" strokeweight="1pt" o:connectortype="straight" from="13143,9738" to="16009,97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"/>
                <v:line id="Line 666" style="position:absolute;flip:x;visibility:visible;mso-wrap-style:square" o:spid="_x0000_s1056" strokecolor="black [3213]" strokeweight="1pt" o:connectortype="straight" from="13143,8211" to="16009,82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"/>
                <v:group id="Group 32" style="position:absolute;width:12357;height:14621" coordsize="12357,14621" o:spid="_x0000_s10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line id="Line 669" style="position:absolute;flip:y;visibility:visible;mso-wrap-style:square" o:spid="_x0000_s1058" strokecolor="black [3213]" strokeweight="1pt" o:connectortype="straight" from="109,2455" to="272,31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">
                    <v:stroke endcap="round"/>
                  </v:line>
                  <v:line id="Line 670" style="position:absolute;visibility:visible;mso-wrap-style:square" o:spid="_x0000_s1059" strokecolor="black [3213]" strokeweight="1pt" o:connectortype="straight" from="10229,3109" to="10284,3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">
                    <v:stroke endcap="round"/>
                  </v:line>
                  <v:line id="Line 671" style="position:absolute;flip:x;visibility:visible;mso-wrap-style:square" o:spid="_x0000_s1060" strokecolor="black [3213]" strokeweight="1pt" o:connectortype="straight" from="5046,4719" to="5346,48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">
                    <v:stroke endcap="round"/>
                  </v:line>
                  <v:line id="Line 672" style="position:absolute;flip:x;visibility:visible;mso-wrap-style:square" o:spid="_x0000_s1061" strokecolor="black [3213]" strokeweight="1pt" o:connectortype="straight" from="4773,4801" to="5046,49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">
                    <v:stroke endcap="round"/>
                  </v:line>
                  <v:line id="Line 673" style="position:absolute;flip:x;visibility:visible;mso-wrap-style:square" o:spid="_x0000_s1062" strokecolor="black [3213]" strokeweight="1pt" o:connectortype="straight" from="4610,4992" to="4773,5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">
                    <v:stroke endcap="round"/>
                  </v:line>
                  <v:line id="Line 674" style="position:absolute;flip:x;visibility:visible;mso-wrap-style:square" o:spid="_x0000_s1063" strokecolor="black [3213]" strokeweight="1pt" o:connectortype="straight" from="4446,5210" to="4610,54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">
                    <v:stroke endcap="round"/>
                  </v:line>
                  <v:line id="Line 675" style="position:absolute;flip:x;visibility:visible;mso-wrap-style:square" o:spid="_x0000_s1064" strokecolor="black [3213]" strokeweight="1pt" o:connectortype="straight" from="4364,5483" to="4446,5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">
                    <v:stroke endcap="round"/>
                  </v:line>
                  <v:line id="Line 676" style="position:absolute;visibility:visible;mso-wrap-style:square" o:spid="_x0000_s1065" strokecolor="black [3213]" strokeweight="1pt" o:connectortype="straight" from="4364,5865" to="4391,61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">
                    <v:stroke endcap="round"/>
                  </v:line>
                  <v:line id="Line 677" style="position:absolute;visibility:visible;mso-wrap-style:square" o:spid="_x0000_s1066" strokecolor="black [3213]" strokeweight="1pt" o:connectortype="straight" from="4391,6137" to="4419,64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">
                    <v:stroke endcap="round"/>
                  </v:line>
                  <v:line id="Line 678" style="position:absolute;visibility:visible;mso-wrap-style:square" o:spid="_x0000_s1067" strokecolor="black [3213]" strokeweight="1pt" o:connectortype="straight" from="4419,6465" to="4501,67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">
                    <v:stroke endcap="round"/>
                  </v:line>
                  <v:line id="Line 679" style="position:absolute;visibility:visible;mso-wrap-style:square" o:spid="_x0000_s1068" strokecolor="black [3213]" strokeweight="1pt" o:connectortype="straight" from="4501,6765" to="4610,70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">
                    <v:stroke endcap="round"/>
                  </v:line>
                  <v:line id="Line 680" style="position:absolute;visibility:visible;mso-wrap-style:square" o:spid="_x0000_s1069" strokecolor="black [3213]" strokeweight="1pt" o:connectortype="straight" from="4610,7038" to="4801,72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">
                    <v:stroke endcap="round"/>
                  </v:line>
                  <v:line id="Line 681" style="position:absolute;flip:x;visibility:visible;mso-wrap-style:square" o:spid="_x0000_s1070" strokecolor="black [3213]" strokeweight="1pt" o:connectortype="straight" from="6192,8074" to="6519,8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">
                    <v:stroke endcap="round"/>
                  </v:line>
                  <v:line id="Line 682" style="position:absolute;flip:x y;visibility:visible;mso-wrap-style:square" o:spid="_x0000_s1071" strokecolor="black [3213]" strokeweight="1pt" o:connectortype="straight" from="5974,8020" to="6165,80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">
                    <v:stroke endcap="round"/>
                  </v:line>
                  <v:line id="Line 683" style="position:absolute;flip:x y;visibility:visible;mso-wrap-style:square" o:spid="_x0000_s1072" strokecolor="black [3213]" strokeweight="1pt" o:connectortype="straight" from="5674,7910" to="5974,8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">
                    <v:stroke endcap="round"/>
                  </v:line>
                  <v:line id="Line 684" style="position:absolute;flip:x y;visibility:visible;mso-wrap-style:square" o:spid="_x0000_s1073" strokecolor="black [3213]" strokeweight="1pt" o:connectortype="straight" from="5483,7801" to="5674,7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">
                    <v:stroke endcap="round"/>
                  </v:line>
                  <v:line id="Line 685" style="position:absolute;flip:x y;visibility:visible;mso-wrap-style:square" o:spid="_x0000_s1074" strokecolor="black [3213]" strokeweight="1pt" o:connectortype="straight" from="5346,7720" to="5483,78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">
                    <v:stroke endcap="round"/>
                  </v:line>
                  <v:line id="Line 686" style="position:absolute;flip:x y;visibility:visible;mso-wrap-style:square" o:spid="_x0000_s1075" strokecolor="black [3213]" strokeweight="1pt" o:connectortype="straight" from="5155,7583" to="5346,7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">
                    <v:stroke endcap="round"/>
                  </v:line>
                  <v:line id="Line 687" style="position:absolute;flip:x y;visibility:visible;mso-wrap-style:square" o:spid="_x0000_s1076" strokecolor="black [3213]" strokeweight="1pt" o:connectortype="straight" from="4992,7447" to="5155,75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">
                    <v:stroke endcap="round"/>
                  </v:line>
                  <v:line id="Line 688" style="position:absolute;flip:x y;visibility:visible;mso-wrap-style:square" o:spid="_x0000_s1077" strokecolor="black [3213]" strokeweight="1pt" o:connectortype="straight" from="4801,7229" to="4992,74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">
                    <v:stroke endcap="round"/>
                  </v:line>
                  <v:line id="Line 689" style="position:absolute;flip:y;visibility:visible;mso-wrap-style:square" o:spid="_x0000_s1078" strokecolor="black [3213]" strokeweight="1pt" o:connectortype="straight" from="6519,8020" to="6710,8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">
                    <v:stroke endcap="round"/>
                  </v:line>
                  <v:line id="Line 690" style="position:absolute;flip:y;visibility:visible;mso-wrap-style:square" o:spid="_x0000_s1079" strokecolor="black [3213]" strokeweight="1pt" o:connectortype="straight" from="6710,7910" to="6874,8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">
                    <v:stroke endcap="round"/>
                  </v:line>
                  <v:line id="Line 691" style="position:absolute;flip:y;visibility:visible;mso-wrap-style:square" o:spid="_x0000_s1080" strokecolor="black [3213]" strokeweight="1pt" o:connectortype="straight" from="6874,7829" to="6983,7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">
                    <v:stroke endcap="round"/>
                  </v:line>
                  <v:line id="Line 692" style="position:absolute;flip:y;visibility:visible;mso-wrap-style:square" o:spid="_x0000_s1081" strokecolor="black [3213]" strokeweight="1pt" o:connectortype="straight" from="6983,7638" to="7147,7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">
                    <v:stroke endcap="round"/>
                  </v:line>
                  <v:line id="Line 693" style="position:absolute;flip:y;visibility:visible;mso-wrap-style:square" o:spid="_x0000_s1082" strokecolor="black [3213]" strokeweight="1pt" o:connectortype="straight" from="7147,7447" to="7174,7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">
                    <v:stroke endcap="round"/>
                  </v:line>
                  <v:line id="Line 694" style="position:absolute;flip:x y;visibility:visible;mso-wrap-style:square" o:spid="_x0000_s1083" strokecolor="black [3213]" strokeweight="1pt" o:connectortype="straight" from="7147,7283" to="7174,74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">
                    <v:stroke endcap="round"/>
                  </v:line>
                  <v:line id="Line 695" style="position:absolute;flip:x y;visibility:visible;mso-wrap-style:square" o:spid="_x0000_s1084" strokecolor="black [3213]" strokeweight="1pt" o:connectortype="straight" from="7038,7147" to="7147,72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">
                    <v:stroke endcap="round"/>
                  </v:line>
                  <v:line id="Line 696" style="position:absolute;flip:x y;visibility:visible;mso-wrap-style:square" o:spid="_x0000_s1085" strokecolor="black [3213]" strokeweight="1pt" o:connectortype="straight" from="6847,7010" to="7038,71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">
                    <v:stroke endcap="round"/>
                  </v:line>
                  <v:line id="Line 697" style="position:absolute;flip:x y;visibility:visible;mso-wrap-style:square" o:spid="_x0000_s1086" strokecolor="black [3213]" strokeweight="1pt" o:connectortype="straight" from="6547,6956" to="6847,7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">
                    <v:stroke endcap="round"/>
                  </v:line>
                  <v:line id="Line 698" style="position:absolute;flip:x;visibility:visible;mso-wrap-style:square" o:spid="_x0000_s1087" strokecolor="black [3213]" strokeweight="1pt" o:connectortype="straight" from="6274,6956" to="6547,70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">
                    <v:stroke endcap="round"/>
                  </v:line>
                  <v:line id="Line 699" style="position:absolute;flip:x;visibility:visible;mso-wrap-style:square" o:spid="_x0000_s1088" strokecolor="black [3213]" strokeweight="1pt" o:connectortype="straight" from="6246,7092" to="6274,72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">
                    <v:stroke endcap="round"/>
                  </v:line>
                  <v:line id="Line 700" style="position:absolute;flip:x;visibility:visible;mso-wrap-style:square" o:spid="_x0000_s1089" strokecolor="black [3213]" strokeweight="1pt" o:connectortype="straight" from="6137,7229" to="6246,7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">
                    <v:stroke endcap="round"/>
                  </v:line>
                  <v:line id="Line 701" style="position:absolute;flip:x y;visibility:visible;mso-wrap-style:square" o:spid="_x0000_s1090" strokecolor="black [3213]" strokeweight="1pt" o:connectortype="straight" from="5919,7283" to="6137,7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">
                    <v:stroke endcap="round"/>
                  </v:line>
                  <v:line id="Line 702" style="position:absolute;flip:x y;visibility:visible;mso-wrap-style:square" o:spid="_x0000_s1091" strokecolor="black [3213]" strokeweight="1pt" o:connectortype="straight" from="5701,7229" to="5919,72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">
                    <v:stroke endcap="round"/>
                  </v:line>
                  <v:line id="Line 703" style="position:absolute;flip:x y;visibility:visible;mso-wrap-style:square" o:spid="_x0000_s1092" strokecolor="black [3213]" strokeweight="1pt" o:connectortype="straight" from="5564,7174" to="5701,72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">
                    <v:stroke endcap="round"/>
                  </v:line>
                  <v:line id="Line 704" style="position:absolute;flip:x y;visibility:visible;mso-wrap-style:square" o:spid="_x0000_s1093" strokecolor="black [3213]" strokeweight="1pt" o:connectortype="straight" from="5346,7010" to="5564,71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">
                    <v:stroke endcap="round"/>
                  </v:line>
                  <v:line id="Line 705" style="position:absolute;flip:x y;visibility:visible;mso-wrap-style:square" o:spid="_x0000_s1094" strokecolor="black [3213]" strokeweight="1pt" o:connectortype="straight" from="5155,6819" to="5346,7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">
                    <v:stroke endcap="round"/>
                  </v:line>
                  <v:line id="Line 706" style="position:absolute;flip:x y;visibility:visible;mso-wrap-style:square" o:spid="_x0000_s1095" strokecolor="black [3213]" strokeweight="1pt" o:connectortype="straight" from="5019,6601" to="5155,68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">
                    <v:stroke endcap="round"/>
                  </v:line>
                  <v:line id="Line 707" style="position:absolute;flip:x y;visibility:visible;mso-wrap-style:square" o:spid="_x0000_s1096" strokecolor="black [3213]" strokeweight="1pt" o:connectortype="straight" from="4964,6410" to="5019,66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">
                    <v:stroke endcap="round"/>
                  </v:line>
                  <v:line id="Line 708" style="position:absolute;flip:x y;visibility:visible;mso-wrap-style:square" o:spid="_x0000_s1097" strokecolor="black [3213]" strokeweight="1pt" o:connectortype="straight" from="4910,6192" to="4964,63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">
                    <v:stroke endcap="round"/>
                  </v:line>
                  <v:line id="Line 709" style="position:absolute;flip:y;visibility:visible;mso-wrap-style:square" o:spid="_x0000_s1098" strokecolor="black [3213]" strokeweight="1pt" o:connectortype="straight" from="4910,5919" to="4910,6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">
                    <v:stroke endcap="round"/>
                  </v:line>
                  <v:line id="Line 710" style="position:absolute;flip:y;visibility:visible;mso-wrap-style:square" o:spid="_x0000_s1099" strokecolor="black [3213]" strokeweight="1pt" o:connectortype="straight" from="4910,5728" to="4964,59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">
                    <v:stroke endcap="round"/>
                  </v:line>
                  <v:line id="Line 711" style="position:absolute;flip:y;visibility:visible;mso-wrap-style:square" o:spid="_x0000_s1100" strokecolor="black [3213]" strokeweight="1pt" o:connectortype="straight" from="4964,5564" to="5046,5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">
                    <v:stroke endcap="round"/>
                  </v:line>
                  <v:line id="Line 712" style="position:absolute;flip:y;visibility:visible;mso-wrap-style:square" o:spid="_x0000_s1101" strokecolor="black [3213]" strokeweight="1pt" o:connectortype="straight" from="5046,5401" to="5155,55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">
                    <v:stroke endcap="round"/>
                  </v:line>
                  <v:line id="Line 713" style="position:absolute;flip:y;visibility:visible;mso-wrap-style:square" o:spid="_x0000_s1102" strokecolor="black [3213]" strokeweight="1pt" o:connectortype="straight" from="5155,5319" to="5264,54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">
                    <v:stroke endcap="round"/>
                  </v:line>
                  <v:line id="Line 714" style="position:absolute;flip:y;visibility:visible;mso-wrap-style:square" o:spid="_x0000_s1103" strokecolor="black [3213]" strokeweight="1pt" o:connectortype="straight" from="5264,5292" to="5346,53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">
                    <v:stroke endcap="round"/>
                  </v:line>
                  <v:line id="Line 715" style="position:absolute;visibility:visible;mso-wrap-style:square" o:spid="_x0000_s1104" strokecolor="black [3213]" strokeweight="1pt" o:connectortype="straight" from="5346,5292" to="5455,53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">
                    <v:stroke endcap="round"/>
                  </v:line>
                  <v:line id="Line 716" style="position:absolute;visibility:visible;mso-wrap-style:square" o:spid="_x0000_s1105" strokecolor="black [3213]" strokeweight="1pt" o:connectortype="straight" from="5455,5292" to="5646,53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">
                    <v:stroke endcap="round"/>
                  </v:line>
                  <v:line id="Line 717" style="position:absolute;visibility:visible;mso-wrap-style:square" o:spid="_x0000_s1106" strokecolor="black [3213]" strokeweight="1pt" o:connectortype="straight" from="5646,5374" to="5728,54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">
                    <v:stroke endcap="round"/>
                  </v:line>
                  <v:line id="Line 718" style="position:absolute;visibility:visible;mso-wrap-style:square" o:spid="_x0000_s1107" strokecolor="black [3213]" strokeweight="1pt" o:connectortype="straight" from="5728,5455" to="5892,55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">
                    <v:stroke endcap="round"/>
                  </v:line>
                  <v:line id="Line 719" style="position:absolute;visibility:visible;mso-wrap-style:square" o:spid="_x0000_s1108" strokecolor="black [3213]" strokeweight="1pt" o:connectortype="straight" from="5892,5564" to="6083,56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">
                    <v:stroke endcap="round"/>
                  </v:line>
                  <v:line id="Line 720" style="position:absolute;visibility:visible;mso-wrap-style:square" o:spid="_x0000_s1109" strokecolor="black [3213]" strokeweight="1pt" o:connectortype="straight" from="6083,5646" to="6328,5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">
                    <v:stroke endcap="round"/>
                  </v:line>
                  <v:line id="Line 721" style="position:absolute;flip:y;visibility:visible;mso-wrap-style:square" o:spid="_x0000_s1110" strokecolor="black [3213]" strokeweight="1pt" o:connectortype="straight" from="6328,5592" to="6465,5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">
                    <v:stroke endcap="round"/>
                  </v:line>
                  <v:line id="Line 722" style="position:absolute;flip:y;visibility:visible;mso-wrap-style:square" o:spid="_x0000_s1111" strokecolor="black [3213]" strokeweight="1pt" o:connectortype="straight" from="6465,5428" to="6492,5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">
                    <v:stroke endcap="round"/>
                  </v:line>
                  <v:line id="Line 723" style="position:absolute;flip:x y;visibility:visible;mso-wrap-style:square" o:spid="_x0000_s1112" strokecolor="black [3213]" strokeweight="1pt" o:connectortype="straight" from="6356,5237" to="6465,54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">
                    <v:stroke endcap="round"/>
                  </v:line>
                  <v:line id="Line 724" style="position:absolute;flip:x y;visibility:visible;mso-wrap-style:square" o:spid="_x0000_s1113" strokecolor="black [3213]" strokeweight="1pt" o:connectortype="straight" from="6192,5073" to="6356,52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">
                    <v:stroke endcap="round"/>
                  </v:line>
                  <v:line id="Line 725" style="position:absolute;flip:x y;visibility:visible;mso-wrap-style:square" o:spid="_x0000_s1114" strokecolor="black [3213]" strokeweight="1pt" o:connectortype="straight" from="5974,4937" to="6165,50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">
                    <v:stroke endcap="round"/>
                  </v:line>
                  <v:line id="Line 726" style="position:absolute;flip:x y;visibility:visible;mso-wrap-style:square" o:spid="_x0000_s1115" strokecolor="black [3213]" strokeweight="1pt" o:connectortype="straight" from="5783,4828" to="5974,4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">
                    <v:stroke endcap="round"/>
                  </v:line>
                  <v:line id="Line 727" style="position:absolute;flip:x y;visibility:visible;mso-wrap-style:square" o:spid="_x0000_s1116" strokecolor="black [3213]" strokeweight="1pt" o:connectortype="straight" from="5592,4746" to="5783,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">
                    <v:stroke endcap="round"/>
                  </v:line>
                  <v:line id="Line 728" style="position:absolute;flip:x y;visibility:visible;mso-wrap-style:square" o:spid="_x0000_s1117" strokecolor="black [3213]" strokeweight="1pt" o:connectortype="straight" from="5483,4719" to="5592,47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">
                    <v:stroke endcap="round"/>
                  </v:line>
                  <v:line id="Line 729" style="position:absolute;flip:x;visibility:visible;mso-wrap-style:square" o:spid="_x0000_s1118" strokecolor="black [3213]" strokeweight="1pt" o:connectortype="straight" from="5346,4719" to="5483,47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">
                    <v:stroke endcap="round"/>
                  </v:line>
                  <v:line id="Line 733" style="position:absolute;flip:y;visibility:visible;mso-wrap-style:square" o:spid="_x0000_s1119" strokecolor="black [3213]" strokeweight="1pt" o:connectortype="straight" from="2073,11539" to="2209,135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">
                    <v:stroke endcap="round"/>
                  </v:line>
                  <v:line id="Line 734" style="position:absolute;flip:x y;visibility:visible;mso-wrap-style:square" o:spid="_x0000_s1120" strokecolor="black [3213]" strokeweight="1pt" o:connectortype="straight" from="2155,10147" to="2209,11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">
                    <v:stroke endcap="round"/>
                  </v:line>
                  <v:line id="Line 735" style="position:absolute;flip:x y;visibility:visible;mso-wrap-style:square" o:spid="_x0000_s1121" strokecolor="black [3213]" strokeweight="1pt" o:connectortype="straight" from="2127,9547" to="2155,10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">
                    <v:stroke endcap="round"/>
                  </v:line>
                  <v:line id="Line 736" style="position:absolute;flip:x y;visibility:visible;mso-wrap-style:square" o:spid="_x0000_s1122" strokecolor="black [3213]" strokeweight="1pt" o:connectortype="straight" from="1309,7801" to="1718,84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">
                    <v:stroke endcap="round"/>
                  </v:line>
                  <v:line id="Line 737" style="position:absolute;flip:x y;visibility:visible;mso-wrap-style:square" o:spid="_x0000_s1123" strokecolor="black [3213]" strokeweight="1pt" o:connectortype="straight" from="982,7174" to="1309,78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">
                    <v:stroke endcap="round"/>
                  </v:line>
                  <v:line id="Line 738" style="position:absolute;flip:x y;visibility:visible;mso-wrap-style:square" o:spid="_x0000_s1124" strokecolor="black [3213]" strokeweight="1pt" o:connectortype="straight" from="627,6383" to="982,71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">
                    <v:stroke endcap="round"/>
                  </v:line>
                  <v:line id="Line 739" style="position:absolute;flip:x y;visibility:visible;mso-wrap-style:square" o:spid="_x0000_s1125" strokecolor="black [3213]" strokeweight="1pt" o:connectortype="straight" from="436,5865" to="627,63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">
                    <v:stroke endcap="round"/>
                  </v:line>
                  <v:line id="Line 740" style="position:absolute;flip:x y;visibility:visible;mso-wrap-style:square" o:spid="_x0000_s1126" strokecolor="black [3213]" strokeweight="1pt" o:connectortype="straight" from="136,4692" to="436,5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">
                    <v:stroke endcap="round"/>
                  </v:line>
                  <v:line id="Line 741" style="position:absolute;flip:x y;visibility:visible;mso-wrap-style:square" o:spid="_x0000_s1127" strokecolor="black [3213]" strokeweight="1pt" o:connectortype="straight" from="0,3873" to="136,46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">
                    <v:stroke endcap="round"/>
                  </v:line>
                  <v:line id="Line 742" style="position:absolute;flip:y;visibility:visible;mso-wrap-style:square" o:spid="_x0000_s1128" strokecolor="black [3213]" strokeweight="1pt" o:connectortype="straight" from="0,3191" to="109,38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">
                    <v:stroke endcap="round"/>
                  </v:line>
                  <v:line id="Line 743" style="position:absolute;flip:y;visibility:visible;mso-wrap-style:square" o:spid="_x0000_s1129" strokecolor="black [3213]" strokeweight="1pt" o:connectortype="straight" from="272,1745" to="627,24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">
                    <v:stroke endcap="round"/>
                  </v:line>
                  <v:line id="Line 744" style="position:absolute;flip:y;visibility:visible;mso-wrap-style:square" o:spid="_x0000_s1130" strokecolor="black [3213]" strokeweight="1pt" o:connectortype="straight" from="627,1145" to="1091,17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">
                    <v:stroke endcap="round"/>
                  </v:line>
                  <v:line id="Line 745" style="position:absolute;flip:y;visibility:visible;mso-wrap-style:square" o:spid="_x0000_s1131" strokecolor="black [3213]" strokeweight="1pt" o:connectortype="straight" from="1118,654" to="1691,1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">
                    <v:stroke endcap="round"/>
                  </v:line>
                  <v:line id="Line 746" style="position:absolute;flip:y;visibility:visible;mso-wrap-style:square" o:spid="_x0000_s1132" strokecolor="black [3213]" strokeweight="1pt" o:connectortype="straight" from="1691,327" to="2182,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">
                    <v:stroke endcap="round"/>
                  </v:line>
                  <v:line id="Line 747" style="position:absolute;flip:y;visibility:visible;mso-wrap-style:square" o:spid="_x0000_s1133" strokecolor="black [3213]" strokeweight="1pt" o:connectortype="straight" from="2182,136" to="2727,3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">
                    <v:stroke endcap="round"/>
                  </v:line>
                  <v:line id="Line 748" style="position:absolute;flip:y;visibility:visible;mso-wrap-style:square" o:spid="_x0000_s1134" strokecolor="black [3213]" strokeweight="1pt" o:connectortype="straight" from="2727,27" to="354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">
                    <v:stroke endcap="round"/>
                  </v:line>
                  <v:line id="Line 749" style="position:absolute;flip:y;visibility:visible;mso-wrap-style:square" o:spid="_x0000_s1135" strokecolor="black [3213]" strokeweight="1pt" o:connectortype="straight" from="3546,27" to="43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">
                    <v:stroke endcap="round"/>
                  </v:line>
                  <v:line id="Line 750" style="position:absolute;flip:y;visibility:visible;mso-wrap-style:square" o:spid="_x0000_s1136" strokecolor="black [3213]" strokeweight="1pt" o:connectortype="straight" from="4310,0" to="531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">
                    <v:stroke endcap="round"/>
                  </v:line>
                  <v:line id="Line 751" style="position:absolute;visibility:visible;mso-wrap-style:square" o:spid="_x0000_s1137" strokecolor="black [3213]" strokeweight="1pt" o:connectortype="straight" from="5319,0" to="583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">
                    <v:stroke endcap="round"/>
                  </v:line>
                  <v:line id="Line 752" style="position:absolute;visibility:visible;mso-wrap-style:square" o:spid="_x0000_s1138" strokecolor="black [3213]" strokeweight="1pt" o:connectortype="straight" from="5837,0" to="6737,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">
                    <v:stroke endcap="round"/>
                  </v:line>
                  <v:line id="Line 753" style="position:absolute;visibility:visible;mso-wrap-style:square" o:spid="_x0000_s1139" strokecolor="black [3213]" strokeweight="1pt" o:connectortype="straight" from="6737,81" to="7692,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">
                    <v:stroke endcap="round"/>
                  </v:line>
                  <v:line id="Line 754" style="position:absolute;visibility:visible;mso-wrap-style:square" o:spid="_x0000_s1140" strokecolor="black [3213]" strokeweight="1pt" o:connectortype="straight" from="7692,300" to="8456,5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">
                    <v:stroke endcap="round"/>
                  </v:line>
                  <v:line id="Line 755" style="position:absolute;visibility:visible;mso-wrap-style:square" o:spid="_x0000_s1141" strokecolor="black [3213]" strokeweight="1pt" o:connectortype="straight" from="8456,572" to="9165,10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">
                    <v:stroke endcap="round"/>
                  </v:line>
                  <v:line id="Line 756" style="position:absolute;visibility:visible;mso-wrap-style:square" o:spid="_x0000_s1142" strokecolor="black [3213]" strokeweight="1pt" o:connectortype="straight" from="9165,1063" to="9602,1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">
                    <v:stroke endcap="round"/>
                  </v:line>
                  <v:line id="Line 757" style="position:absolute;visibility:visible;mso-wrap-style:square" o:spid="_x0000_s1143" strokecolor="black [3213]" strokeweight="1pt" o:connectortype="straight" from="9602,1691" to="9984,23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">
                    <v:stroke endcap="round"/>
                  </v:line>
                  <v:line id="Line 758" style="position:absolute;visibility:visible;mso-wrap-style:square" o:spid="_x0000_s1144" strokecolor="black [3213]" strokeweight="1pt" o:connectortype="straight" from="9984,2373" to="10229,3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">
                    <v:stroke endcap="round"/>
                  </v:line>
                  <v:line id="Line 759" style="position:absolute;visibility:visible;mso-wrap-style:square" o:spid="_x0000_s1145" strokecolor="black [3213]" strokeweight="1pt" o:connectortype="straight" from="10284,3273" to="10366,43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">
                    <v:stroke endcap="round"/>
                  </v:line>
                  <v:line id="Line 760" style="position:absolute;visibility:visible;mso-wrap-style:square" o:spid="_x0000_s1146" strokecolor="black [3213]" strokeweight="1pt" o:connectortype="straight" from="10366,4391" to="10366,4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">
                    <v:stroke endcap="round"/>
                  </v:line>
                  <v:line id="Line 761" style="position:absolute;visibility:visible;mso-wrap-style:square" o:spid="_x0000_s1147" strokecolor="black [3213]" strokeweight="1pt" o:connectortype="straight" from="10366,4610" to="11757,5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">
                    <v:stroke endcap="round"/>
                  </v:line>
                  <v:line id="Line 762" style="position:absolute;visibility:visible;mso-wrap-style:square" o:spid="_x0000_s1148" strokecolor="black [3213]" strokeweight="1pt" o:connectortype="straight" from="11757,5810" to="12057,60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">
                    <v:stroke endcap="round"/>
                  </v:line>
                  <v:line id="Line 763" style="position:absolute;visibility:visible;mso-wrap-style:square" o:spid="_x0000_s1149" strokecolor="black [3213]" strokeweight="1pt" o:connectortype="straight" from="12057,6055" to="12275,63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">
                    <v:stroke endcap="round"/>
                  </v:line>
                  <v:line id="Line 764" style="position:absolute;visibility:visible;mso-wrap-style:square" o:spid="_x0000_s1150" strokecolor="black [3213]" strokeweight="1pt" o:connectortype="straight" from="12275,6356" to="12275,63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">
                    <v:stroke endcap="round"/>
                  </v:line>
                  <v:line id="Line 765" style="position:absolute;visibility:visible;mso-wrap-style:square" o:spid="_x0000_s1151" strokecolor="black [3213]" strokeweight="1pt" o:connectortype="straight" from="12275,6356" to="12357,66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">
                    <v:stroke endcap="round"/>
                  </v:line>
                  <v:line id="Line 766" style="position:absolute;flip:x;visibility:visible;mso-wrap-style:square" o:spid="_x0000_s1152" strokecolor="black [3213]" strokeweight="1pt" o:connectortype="straight" from="12221,6683" to="12357,6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">
                    <v:stroke endcap="round"/>
                  </v:line>
                  <v:line id="Line 767" style="position:absolute;flip:x;visibility:visible;mso-wrap-style:square" o:spid="_x0000_s1153" strokecolor="black [3213]" strokeweight="1pt" o:connectortype="straight" from="11975,6874" to="12221,69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">
                    <v:stroke endcap="round"/>
                  </v:line>
                  <v:line id="Line 768" style="position:absolute;flip:x;visibility:visible;mso-wrap-style:square" o:spid="_x0000_s1154" strokecolor="black [3213]" strokeweight="1pt" o:connectortype="straight" from="11484,6928" to="11975,7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">
                    <v:stroke endcap="round"/>
                  </v:line>
                  <v:line id="Line 769" style="position:absolute;visibility:visible;mso-wrap-style:square" o:spid="_x0000_s1155" strokecolor="black [3213]" strokeweight="1pt" o:connectortype="straight" from="11484,7256" to="11566,77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">
                    <v:stroke endcap="round"/>
                  </v:line>
                  <v:line id="Line 770" style="position:absolute;visibility:visible;mso-wrap-style:square" o:spid="_x0000_s1156" strokecolor="black [3213]" strokeweight="1pt" o:connectortype="straight" from="11566,7774" to="11784,8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">
                    <v:stroke endcap="round"/>
                  </v:line>
                  <v:line id="Line 772" style="position:absolute;flip:x;visibility:visible;mso-wrap-style:square" o:spid="_x0000_s1157" strokecolor="black [3213]" strokeweight="1pt" o:connectortype="straight" from="11457,9793" to="11757,10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">
                    <v:stroke endcap="round"/>
                  </v:line>
                  <v:line id="Line 773" style="position:absolute;visibility:visible;mso-wrap-style:square" o:spid="_x0000_s1158" strokecolor="black [3213]" strokeweight="1pt" o:connectortype="straight" from="11430,10256" to="11430,109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">
                    <v:stroke endcap="round"/>
                  </v:line>
                  <v:line id="Line 774" style="position:absolute;flip:x;visibility:visible;mso-wrap-style:square" o:spid="_x0000_s1159" strokecolor="black [3213]" strokeweight="1pt" o:connectortype="straight" from="11348,10966" to="11430,11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">
                    <v:stroke endcap="round"/>
                  </v:line>
                  <v:line id="Line 775" style="position:absolute;flip:x;visibility:visible;mso-wrap-style:square" o:spid="_x0000_s1160" strokecolor="black [3213]" strokeweight="1pt" o:connectortype="straight" from="11157,11320" to="11348,11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">
                    <v:stroke endcap="round"/>
                  </v:line>
                  <v:line id="Line 776" style="position:absolute;flip:x;visibility:visible;mso-wrap-style:square" o:spid="_x0000_s1161" strokecolor="black [3213]" strokeweight="1pt" o:connectortype="straight" from="10884,11620" to="11157,118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">
                    <v:stroke endcap="round"/>
                  </v:line>
                  <v:line id="Line 777" style="position:absolute;flip:x;visibility:visible;mso-wrap-style:square" o:spid="_x0000_s1162" strokecolor="black [3213]" strokeweight="1pt" o:connectortype="straight" from="10502,11866" to="10884,11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">
                    <v:stroke endcap="round"/>
                  </v:line>
                  <v:line id="Line 778" style="position:absolute;flip:x;visibility:visible;mso-wrap-style:square" o:spid="_x0000_s1163" strokecolor="black [3213]" strokeweight="1pt" o:connectortype="straight" from="9956,11948" to="10502,120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">
                    <v:stroke endcap="round"/>
                  </v:line>
                  <v:line id="Line 779" style="position:absolute;flip:x;visibility:visible;mso-wrap-style:square" o:spid="_x0000_s1164" strokecolor="black [3213]" strokeweight="1pt" o:connectortype="straight" from="9247,12084" to="9984,12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">
                    <v:stroke endcap="round"/>
                  </v:line>
                  <v:line id="Line 780" style="position:absolute;flip:x;visibility:visible;mso-wrap-style:square" o:spid="_x0000_s1165" strokecolor="black [3213]" strokeweight="1pt" o:connectortype="straight" from="8702,12248" to="9247,124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">
                    <v:stroke endcap="round"/>
                  </v:line>
                  <v:line id="Line 781" style="position:absolute;flip:x;visibility:visible;mso-wrap-style:square" o:spid="_x0000_s1166" strokecolor="black [3213]" strokeweight="1pt" o:connectortype="straight" from="8347,12439" to="8702,126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">
                    <v:stroke endcap="round"/>
                  </v:line>
                  <v:line id="Line 782" style="position:absolute;flip:x;visibility:visible;mso-wrap-style:square" o:spid="_x0000_s1167" strokecolor="black [3213]" strokeweight="1pt" o:connectortype="straight" from="8265,12684" to="8347,129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">
                    <v:stroke endcap="round"/>
                  </v:line>
                  <v:line id="Line 783" style="position:absolute;visibility:visible;mso-wrap-style:square" o:spid="_x0000_s1168" strokecolor="black [3213]" strokeweight="1pt" o:connectortype="straight" from="8265,12903" to="8347,14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">
                    <v:stroke endcap="round"/>
                  </v:line>
                  <v:line id="Line 785" style="position:absolute;visibility:visible;mso-wrap-style:square" o:spid="_x0000_s1169" strokecolor="black [3213]" strokeweight="1pt" o:connectortype="straight" from="1718,8483" to="2127,9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">
                    <v:stroke endcap="round"/>
                  </v:line>
                  <v:shape id="Arc 786" style="position:absolute;left:11217;top:8433;width:1044;height:1102;rotation:-9028804fd;visibility:visible;mso-wrap-style:none;v-text-anchor:middle" coordsize="21600,21600" o:spid="_x0000_s1170" filled="f" strokecolor="black [3213]" strokeweight="1pt" path="m-1,nfc11929,,21600,9670,21600,21600em-1,nsc11929,,21600,9670,21600,21600l,21600,-1,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">
                    <v:stroke endcap="round"/>
                    <v:path arrowok="t" o:connecttype="custom" o:connectlocs="0,0;104385,110184;0,110184" o:connectangles="0,0,0" o:extrusionok="f"/>
                    <o:lock v:ext="edit" aspectratio="t"/>
                  </v:shape>
                </v:group>
                <v:line id="Line 787" style="position:absolute;visibility:visible;mso-wrap-style:square" o:spid="_x0000_s1171" strokecolor="black [3213]" strokeweight="1pt" o:connectortype="straight" from="23274,13612" to="23274,157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"/>
                <v:oval id="Oval 34" style="position:absolute;left:24584;top:4637;width:327;height:327;rotation:-90;visibility:visible;mso-wrap-style:square;v-text-anchor:top" o:spid="_x0000_s1172" fillcolor="windowText" strokecolor="black [3213]"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"/>
                <v:oval id="Oval 35" style="position:absolute;left:27202;top:7201;width:328;height:328;rotation:-90;visibility:visible;mso-wrap-style:square;v-text-anchor:top" o:spid="_x0000_s1173" fillcolor="windowText" strokecolor="black [3213]"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"/>
                <v:oval id="Oval 36" style="position:absolute;left:25265;top:10093;width:327;height:328;rotation:-90;visibility:visible;mso-wrap-style:square;v-text-anchor:top" o:spid="_x0000_s1174" fillcolor="windowText" strokecolor="black [3213]"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"/>
                <v:oval id="Oval 37" style="position:absolute;left:24407;top:7324;width:300;height:327;rotation:-90;visibility:visible;mso-wrap-style:square;v-text-anchor:top" o:spid="_x0000_s1175" fillcolor="windowText" strokecolor="black [3213]"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"/>
                <v:oval id="Oval 38" style="position:absolute;left:24693;top:6410;width:300;height:327;visibility:visible;mso-wrap-style:square;v-text-anchor:top" o:spid="_x0000_s1176" fillcolor="windowText" strokecolor="black [3213]"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"/>
                <v:line id="Line 803" style="position:absolute;flip:y;visibility:visible;mso-wrap-style:square" o:spid="_x0000_s1177" strokecolor="black [3213]" strokeweight="1pt" o:connectortype="straight" from="12790,9029" to="15490,9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">
                  <v:stroke startarrowwidth="narrow" endarrow="block" endarrowlength="short"/>
                </v:line>
                <v:line id="Line 805" style="position:absolute;flip:x;visibility:visible;mso-wrap-style:square" o:spid="_x0000_s1178" strokecolor="black [3213]" strokeweight="1pt" o:connectortype="straight" from="20668,9738" to="23260,97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"/>
                <v:line id="Line 806" style="position:absolute;flip:x;visibility:visible;mso-wrap-style:square" o:spid="_x0000_s1179" strokecolor="black [3213]" strokeweight="1pt" o:connectortype="straight" from="20672,8211" to="23260,82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"/>
                <v:shape id="Arc 42" style="position:absolute;left:19455;top:12466;width:5292;height:5429;flip:x;visibility:visible;mso-wrap-style:square;v-text-anchor:middle" coordsize="529218,542856" o:spid="_x0000_s1180" filled="f" strokecolor="black [3213]" strokeweight="1pt" path="m275198,217nsc417104,6047,529218,125748,529218,271428r-264609,l275198,217xem275198,217nfc417104,6047,529218,125748,529218,271428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">
                  <v:path arrowok="t" o:connecttype="custom" o:connectlocs="275198,217;529218,271428" o:connectangles="0,0"/>
                </v:shape>
                <v:shape id="Arc 43" style="position:absolute;left:20792;top:13585;width:2946;height:3191;flip:x;visibility:visible;mso-wrap-style:square;v-text-anchor:middle" coordsize="294616,319168" o:spid="_x0000_s1181" filled="f" strokecolor="black [3213]" strokeweight="1pt" path="m147308,nsc228664,,294616,71448,294616,159584r-147308,l147308,xem147308,nfc228664,,294616,71448,294616,159584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">
                  <v:path arrowok="t" o:connecttype="custom" o:connectlocs="147308,0;294616,159584" o:connectangles="0,0"/>
                </v:shape>
                <v:oval id="Oval 44" style="position:absolute;left:20219;top:13830;width:327;height:327;rotation:-90;visibility:visible;mso-wrap-style:square;v-text-anchor:top" o:spid="_x0000_s1182" fillcolor="windowText" strokecolor="black [3213]"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"/>
                <v:line id="Straight Connector 45" style="position:absolute;flip:y;visibility:visible;mso-wrap-style:square" o:spid="_x0000_s1183" strokecolor="black [3213]" strokeweight="1pt" o:connectortype="straight" from="21965,12466" to="23492,12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"/>
                <v:line id="Straight Connector 46" style="position:absolute;visibility:visible;mso-wrap-style:square" o:spid="_x0000_s1184" strokecolor="black [3213]" strokeweight="1pt" o:connectortype="straight" from="22238,13585" to="23492,135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"/>
                <v:shape id="Arc 47" style="position:absolute;left:18173;top:15167;width:2946;height:3191;flip:x;visibility:visible;mso-wrap-style:square;v-text-anchor:middle" coordsize="294616,319168" o:spid="_x0000_s1185" filled="f" strokecolor="black [3213]" strokeweight="1pt" path="m147308,nsc228664,,294616,71448,294616,159584r-147308,l147308,xem147308,nfc228664,,294616,71448,294616,159584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">
                  <v:path arrowok="t" o:connecttype="custom" o:connectlocs="147308,0;294616,159584" o:connectangles="0,0"/>
                </v:shape>
                <v:shape id="Arc 48" style="position:absolute;left:19128;top:15167;width:2946;height:3191;visibility:visible;mso-wrap-style:square;v-text-anchor:middle" coordsize="294616,319168" o:spid="_x0000_s1186" filled="f" strokecolor="black [3213]" strokeweight="1pt" path="m147308,nsc228664,,294616,71448,294616,159584r-147308,l147308,xem147308,nfc228664,,294616,71448,294616,159584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">
                  <v:path arrowok="t" o:connecttype="custom" o:connectlocs="147308,0;294616,159584" o:connectangles="0,0"/>
                </v:shape>
                <v:line id="Line 797" style="position:absolute;visibility:visible;mso-wrap-style:square" o:spid="_x0000_s1187" strokecolor="black [3213]" strokeweight="1pt" o:connectortype="straight" from="18173,16722" to="18173,255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"/>
                <v:line id="Line 797" style="position:absolute;visibility:visible;mso-wrap-style:square" o:spid="_x0000_s1188" strokecolor="black [3213]" strokeweight="1pt" o:connectortype="straight" from="22074,16722" to="22074,255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"/>
                <v:line id="Line 797" style="position:absolute;rotation:90;visibility:visible;mso-wrap-style:square" o:spid="_x0000_s1189" strokecolor="black [3213]" strokeweight="1pt" o:connectortype="straight" from="20110,23350" to="20110,273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"/>
                <v:oval id="Oval 52" style="position:absolute;left:19946;top:15958;width:327;height:327;rotation:-90;visibility:visible;mso-wrap-style:square;v-text-anchor:top" o:spid="_x0000_s1190" fillcolor="windowText" strokecolor="black [3213]"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"/>
                <v:oval id="Oval 53" style="position:absolute;left:19919;top:17595;width:300;height:300;rotation:-90;visibility:visible;mso-wrap-style:square;v-text-anchor:top" o:spid="_x0000_s1191" fillcolor="windowText" strokecolor="black [3213]"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"/>
                <v:oval id="Oval 54" style="position:absolute;left:21105;top:23692;width:327;height:300;rotation:-90;visibility:visible;mso-wrap-style:square;v-text-anchor:top" o:spid="_x0000_s1192" fillcolor="windowText" strokecolor="black [3213]"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"/>
                <v:line id="Line 797" style="position:absolute;visibility:visible;mso-wrap-style:square" o:spid="_x0000_s1193" strokecolor="black [3213]" strokeweight="1pt" o:connectortype="straight" from="19482,15003" to="19482,19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"/>
                <v:line id="Line 798" style="position:absolute;visibility:visible;mso-wrap-style:square" o:spid="_x0000_s1194" strokecolor="black [3213]" strokeweight="1pt" o:connectortype="straight" from="20764,15003" to="20764,183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"/>
                <v:line id="Line 799" style="position:absolute;rotation:-20;visibility:visible;mso-wrap-style:square" o:spid="_x0000_s1195" strokecolor="black [3213]" strokeweight="1pt" o:connectortype="straight" from="19837,18740" to="20546,211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"/>
                <v:line id="Line 800" style="position:absolute;visibility:visible;mso-wrap-style:square" o:spid="_x0000_s1196" strokecolor="black [3213]" strokeweight="1pt" o:connectortype="straight" from="20764,18277" to="21174,196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"/>
                <v:oval id="Oval 59" style="position:absolute;left:19959;top:18836;width:301;height:327;rotation:-90;visibility:visible;mso-wrap-style:square;v-text-anchor:top" o:spid="_x0000_s1197" fillcolor="windowText" strokecolor="black [3213]"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"/>
                <v:oval id="Oval 60" style="position:absolute;left:20860;top:24647;width:327;height:300;rotation:-90;visibility:visible;mso-wrap-style:square;v-text-anchor:top" o:spid="_x0000_s1198" fillcolor="windowText" strokecolor="black [3213]"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"/>
                <v:oval id="Oval 61" style="position:absolute;left:22428;top:12984;width:301;height:301;rotation:-90;visibility:visible;mso-wrap-style:square;v-text-anchor:top" o:spid="_x0000_s1199" fillcolor="windowText" strokecolor="black [3213]"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"/>
                <v:oval id="Oval 62" style="position:absolute;left:19701;top:24578;width:300;height:300;rotation:-90;visibility:visible;mso-wrap-style:square;v-text-anchor:top" o:spid="_x0000_s1200" fillcolor="windowText" strokecolor="black [3213]"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"/>
                <v:oval id="Oval 63" style="position:absolute;left:18527;top:23733;width:301;height:300;rotation:-90;visibility:visible;mso-wrap-style:square;v-text-anchor:top" o:spid="_x0000_s1201" fillcolor="windowText" strokecolor="black [3213]"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"/>
                <v:oval id="Oval 64" style="position:absolute;left:19796;top:23446;width:328;height:300;rotation:-90;visibility:visible;mso-wrap-style:square;v-text-anchor:top" o:spid="_x0000_s1202" fillcolor="windowText" strokecolor="black [3213]"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"/>
                <v:shapetype id="_x0000_t202" coordsize="21600,21600" o:spt="202" path="m,l,21600r21600,l21600,xe">
                  <v:stroke joinstyle="miter"/>
                  <v:path gradientshapeok="t" o:connecttype="rect"/>
                </v:shapetype>
                <v:shape id="Text Box 626" style="position:absolute;left:33020;top:7175;width:9405;height:2571;visibility:visible;mso-wrap-style:square;v-text-anchor:top" o:spid="_x0000_s1203" filled="f" stroked="f" strokeweight="1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">
                  <o:lock v:ext="edit" aspectratio="t"/>
                  <v:textbox style="mso-fit-shape-to-text:t" inset="0,0,0,0">
                    <w:txbxContent>
                      <w:p w:rsidR="007E6D12" w:rsidP="007E6D12" w:rsidRDefault="007E6D12" w14:paraId="64A53FE7" w14:textId="77777777">
                        <w:pPr>
                          <w:pStyle w:val="NormalWeb"/>
                          <w:kinsoku w:val="0"/>
                          <w:overflowPunct w:val="0"/>
                          <w:spacing w:before="0" w:beforeAutospacing="0" w:after="0" w:afterAutospacing="0" w:line="192" w:lineRule="auto"/>
                          <w:jc w:val="center"/>
                          <w:textAlignment w:val="baseline"/>
                          <w:rPr>
                            <w:sz w:val="24"/>
                            <w:szCs w:val="24"/>
                          </w:rPr>
                        </w:pPr>
                        <w:r>
                          <w:rPr>
                            <w:rFonts w:ascii="Arial" w:hAnsi="Arial"/>
                            <w:color w:val="000000" w:themeColor="text1"/>
                            <w:kern w:val="24"/>
                          </w:rPr>
                          <w:t>Piston</w:t>
                        </w:r>
                      </w:p>
                      <w:p w:rsidR="007E6D12" w:rsidP="007E6D12" w:rsidRDefault="007E6D12" w14:paraId="329172BC" w14:textId="77777777">
                        <w:pPr>
                          <w:pStyle w:val="NormalWeb"/>
                          <w:kinsoku w:val="0"/>
                          <w:overflowPunct w:val="0"/>
                          <w:spacing w:before="0" w:beforeAutospacing="0" w:after="0" w:afterAutospacing="0" w:line="192" w:lineRule="auto"/>
                          <w:jc w:val="center"/>
                          <w:textAlignment w:val="baseline"/>
                        </w:pPr>
                        <w:r>
                          <w:rPr>
                            <w:rFonts w:ascii="Arial" w:hAnsi="Arial"/>
                            <w:color w:val="000000" w:themeColor="text1"/>
                            <w:kern w:val="24"/>
                          </w:rPr>
                          <w:t>spirometer</w:t>
                        </w:r>
                      </w:p>
                    </w:txbxContent>
                  </v:textbox>
                </v:shape>
                <v:shape id="Text Box 627" style="position:absolute;left:13323;top:3863;width:8973;height:2572;visibility:visible;mso-wrap-style:square;v-text-anchor:top" o:spid="_x0000_s1204" filled="f" stroked="f" strokeweight="1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">
                  <o:lock v:ext="edit" aspectratio="t"/>
                  <v:textbox style="mso-fit-shape-to-text:t" inset="0,0,0,0">
                    <w:txbxContent>
                      <w:p w:rsidR="007E6D12" w:rsidP="007E6D12" w:rsidRDefault="007E6D12" w14:paraId="32B86635" w14:textId="77777777">
                        <w:pPr>
                          <w:pStyle w:val="NormalWeb"/>
                          <w:kinsoku w:val="0"/>
                          <w:overflowPunct w:val="0"/>
                          <w:spacing w:before="0" w:beforeAutospacing="0" w:after="0" w:afterAutospacing="0" w:line="192" w:lineRule="auto"/>
                          <w:jc w:val="center"/>
                          <w:textAlignment w:val="baseline"/>
                          <w:rPr>
                            <w:sz w:val="24"/>
                            <w:szCs w:val="24"/>
                          </w:rPr>
                        </w:pPr>
                        <w:r>
                          <w:rPr>
                            <w:rFonts w:ascii="Arial" w:hAnsi="Arial"/>
                            <w:color w:val="000000" w:themeColor="text1"/>
                            <w:kern w:val="24"/>
                          </w:rPr>
                          <w:t>Ultrasonic</w:t>
                        </w:r>
                      </w:p>
                      <w:p w:rsidR="007E6D12" w:rsidP="007E6D12" w:rsidRDefault="007E6D12" w14:paraId="6735D246" w14:textId="77777777">
                        <w:pPr>
                          <w:pStyle w:val="NormalWeb"/>
                          <w:kinsoku w:val="0"/>
                          <w:overflowPunct w:val="0"/>
                          <w:spacing w:before="0" w:beforeAutospacing="0" w:after="0" w:afterAutospacing="0" w:line="192" w:lineRule="auto"/>
                          <w:jc w:val="center"/>
                          <w:textAlignment w:val="baseline"/>
                        </w:pPr>
                        <w:r>
                          <w:rPr>
                            <w:rFonts w:ascii="Arial" w:hAnsi="Arial"/>
                            <w:color w:val="000000" w:themeColor="text1"/>
                            <w:kern w:val="24"/>
                          </w:rPr>
                          <w:t>spirometer</w:t>
                        </w:r>
                      </w:p>
                    </w:txbxContent>
                  </v:textbox>
                </v:shape>
                <v:shape id="Text Box 667" style="position:absolute;left:3352;top:1740;width:5791;height:1282;visibility:visible;mso-wrap-style:square;v-text-anchor:top" o:spid="_x0000_s1205" filled="f" stroked="f" strokeweight="1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">
                  <o:lock v:ext="edit" aspectratio="t"/>
                  <v:textbox style="mso-fit-shape-to-text:t" inset="0,0,0,0">
                    <w:txbxContent>
                      <w:p w:rsidR="007E6D12" w:rsidP="007E6D12" w:rsidRDefault="007E6D12" w14:paraId="5E4314AA" w14:textId="77777777">
                        <w:pPr>
                          <w:pStyle w:val="NormalWeb"/>
                          <w:kinsoku w:val="0"/>
                          <w:overflowPunct w:val="0"/>
                          <w:spacing w:before="0" w:beforeAutospacing="0" w:after="0" w:afterAutospacing="0" w:line="192" w:lineRule="auto"/>
                          <w:jc w:val="center"/>
                          <w:textAlignment w:val="baseline"/>
                          <w:rPr>
                            <w:sz w:val="24"/>
                            <w:szCs w:val="24"/>
                          </w:rPr>
                        </w:pPr>
                        <w:r>
                          <w:rPr>
                            <w:rFonts w:ascii="Arial" w:hAnsi="Arial"/>
                            <w:color w:val="000000" w:themeColor="text1"/>
                            <w:kern w:val="24"/>
                          </w:rPr>
                          <w:t>Patient</w:t>
                        </w:r>
                      </w:p>
                    </w:txbxContent>
                  </v:textbox>
                </v:shape>
                <v:shape id="Text Box 789" style="position:absolute;left:4602;top:17365;width:12637;height:1283;visibility:visible;mso-wrap-style:square;v-text-anchor:top" o:spid="_x0000_s1206" filled="f" stroked="f" strokeweight="1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">
                  <o:lock v:ext="edit" aspectratio="t"/>
                  <v:textbox style="mso-fit-shape-to-text:t" inset="0,0,0,0">
                    <w:txbxContent>
                      <w:p w:rsidR="007E6D12" w:rsidP="007E6D12" w:rsidRDefault="007E6D12" w14:paraId="2176A4B7" w14:textId="77777777">
                        <w:pPr>
                          <w:pStyle w:val="NormalWeb"/>
                          <w:kinsoku w:val="0"/>
                          <w:overflowPunct w:val="0"/>
                          <w:spacing w:before="0" w:beforeAutospacing="0" w:after="0" w:afterAutospacing="0" w:line="192" w:lineRule="auto"/>
                          <w:jc w:val="center"/>
                          <w:textAlignment w:val="baseline"/>
                          <w:rPr>
                            <w:sz w:val="24"/>
                            <w:szCs w:val="24"/>
                          </w:rPr>
                        </w:pPr>
                        <w:r>
                          <w:rPr>
                            <w:rFonts w:ascii="Arial" w:hAnsi="Arial"/>
                            <w:color w:val="000000" w:themeColor="text1"/>
                            <w:kern w:val="24"/>
                          </w:rPr>
                          <w:t>SKC BioSampler</w:t>
                        </w:r>
                      </w:p>
                    </w:txbxContent>
                  </v:textbox>
                </v:shape>
                <v:shape id="Text Box 789" style="position:absolute;left:8236;top:20805;width:8471;height:2571;visibility:visible;mso-wrap-style:square;v-text-anchor:top" o:spid="_x0000_s1207" filled="f" stroked="f" strokeweight="1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">
                  <o:lock v:ext="edit" aspectratio="t"/>
                  <v:textbox style="mso-fit-shape-to-text:t" inset="0,0,0,0">
                    <w:txbxContent>
                      <w:p w:rsidR="007E6D12" w:rsidP="007E6D12" w:rsidRDefault="007E6D12" w14:paraId="29906D89" w14:textId="77777777">
                        <w:pPr>
                          <w:pStyle w:val="NormalWeb"/>
                          <w:kinsoku w:val="0"/>
                          <w:overflowPunct w:val="0"/>
                          <w:spacing w:before="0" w:beforeAutospacing="0" w:after="0" w:afterAutospacing="0" w:line="192" w:lineRule="auto"/>
                          <w:jc w:val="center"/>
                          <w:textAlignment w:val="baseline"/>
                          <w:rPr>
                            <w:sz w:val="24"/>
                            <w:szCs w:val="24"/>
                          </w:rPr>
                        </w:pPr>
                        <w:r>
                          <w:rPr>
                            <w:rFonts w:ascii="Arial" w:hAnsi="Arial"/>
                            <w:color w:val="000000" w:themeColor="text1"/>
                            <w:kern w:val="24"/>
                          </w:rPr>
                          <w:t>Collection</w:t>
                        </w:r>
                      </w:p>
                      <w:p w:rsidR="007E6D12" w:rsidP="007E6D12" w:rsidRDefault="007E6D12" w14:paraId="24C6EC60" w14:textId="77777777">
                        <w:pPr>
                          <w:pStyle w:val="NormalWeb"/>
                          <w:kinsoku w:val="0"/>
                          <w:overflowPunct w:val="0"/>
                          <w:spacing w:before="0" w:beforeAutospacing="0" w:after="0" w:afterAutospacing="0" w:line="192" w:lineRule="auto"/>
                          <w:jc w:val="center"/>
                          <w:textAlignment w:val="baseline"/>
                        </w:pPr>
                        <w:r>
                          <w:rPr>
                            <w:rFonts w:ascii="Arial" w:hAnsi="Arial"/>
                            <w:color w:val="000000" w:themeColor="text1"/>
                            <w:kern w:val="24"/>
                          </w:rPr>
                          <w:t>media</w:t>
                        </w:r>
                      </w:p>
                    </w:txbxContent>
                  </v:textbox>
                </v:shape>
                <v:shapetype id="_x0000_t32" coordsize="21600,21600" o:oned="t" filled="f" o:spt="32" path="m,l21600,21600e">
                  <v:path fillok="f" arrowok="t" o:connecttype="none"/>
                  <o:lock v:ext="edit" shapetype="t"/>
                </v:shapetype>
                <v:shape id="Straight Arrow Connector 70" style="position:absolute;left:15036;top:23514;width:2673;height:0;visibility:visible;mso-wrap-style:square" o:spid="_x0000_s1208" strokecolor="black [3213]" strokeweight="1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">
                  <v:stroke endarrow="block" endarrowwidth="narrow"/>
                </v:shape>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textboxrect="1800,1800,19800,19800;8100,8100,13500,13500;10800,10800,10800,10800" gradientshapeok="t" o:connecttype="custom" o:connectlocs="@4,0;10800,@11;@3,10800;@5,21600;10800,@12;@2,10800"/>
                  <v:handles>
                    <v:h position="#0,topLeft" xrange="0,21600"/>
                  </v:handles>
                </v:shapetype>
                <v:shape id="Parallelogram 71" style="position:absolute;left:16854;top:10344;width:2974;height:2482;flip:x;visibility:visible;mso-wrap-style:square;v-text-anchor:middle" o:spid="_x0000_s1209" filled="f" strokecolor="black [3213]" strokeweight="1pt" type="#_x0000_t7" adj="9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"/>
                <v:shape id="Arc 72" style="position:absolute;left:16500;top:8456;width:982;height:982;rotation:45;visibility:visible;mso-wrap-style:square;v-text-anchor:middle" coordsize="98205,98205" o:spid="_x0000_s1210" filled="f" strokecolor="black [3213]" strokeweight="1pt" path="m49102,nsc76221,,98205,21984,98205,49103r-49102,c49103,32735,49102,16368,49102,xem49102,nfc76221,,98205,21984,98205,49103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">
                  <v:path arrowok="t" o:connecttype="custom" o:connectlocs="49102,0;98205,49103" o:connectangles="0,0"/>
                </v:shape>
                <v:shape id="Arc 73" style="position:absolute;left:16691;top:8129;width:1636;height:1636;rotation:45;visibility:visible;mso-wrap-style:square;v-text-anchor:middle" coordsize="163675,163675" o:spid="_x0000_s1211" filled="f" strokecolor="black [3213]" strokeweight="1pt" path="m81837,nsc127035,,163675,36640,163675,81838r-81837,c81838,54559,81837,27279,81837,xem81837,nfc127035,,163675,36640,163675,81838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">
                  <v:path arrowok="t" o:connecttype="custom" o:connectlocs="81837,0;163675,81838" o:connectangles="0,0"/>
                </v:shape>
                <v:shape id="Arc 74" style="position:absolute;left:17073;top:7801;width:2292;height:2291;rotation:45;visibility:visible;mso-wrap-style:square;v-text-anchor:middle" coordsize="229146,229145" o:spid="_x0000_s1212" filled="f" strokecolor="black [3213]" strokeweight="1pt" path="m114573,nsc177850,,229146,51296,229146,114573r-114573,l114573,xem114573,nfc177850,,229146,51296,229146,114573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">
                  <v:path arrowok="t" o:connecttype="custom" o:connectlocs="114573,0;229146,114573" o:connectangles="0,0"/>
                </v:shape>
                <v:shape id="Arc 75" style="position:absolute;left:18609;top:20704;width:2947;height:1446;visibility:visible;mso-wrap-style:square;v-text-anchor:middle" coordsize="294616,144579" o:spid="_x0000_s1213" filled="f" strokecolor="black [3213]" strokeweight="1pt" path="m267737,30659nsc327905,72576,282496,131055,180743,142693v-43764,5005,-89790,-66,-124993,-13772c-33572,94143,-11976,24891,94452,4814r52856,67476l267737,30659xem267737,30659nfc327905,72576,282496,131055,180743,142693v-43764,5005,-89790,-66,-124993,-13772c-33572,94143,-11976,24891,94452,4814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">
                  <v:stroke endarrow="block" endarrowlength="short"/>
                  <v:path arrowok="t" o:connecttype="custom" o:connectlocs="267737,30659;180743,142693;55750,128921;94452,4814" o:connectangles="0,0,0,0"/>
                </v:shape>
                <v:shape id="Arc 76" style="position:absolute;left:17955;top:20650;width:4010;height:2155;flip:y;visibility:visible;mso-wrap-style:square;v-text-anchor:middle" coordsize="401005,215505" o:spid="_x0000_s1214" filled="f" strokecolor="black [3213]" path="m200502,nsc311237,,401005,48243,401005,107753r-200502,c200503,71835,200502,35918,200502,xem200502,nfc311237,,401005,48243,401005,107753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">
                  <v:path arrowok="t" o:connecttype="custom" o:connectlocs="200502,0;401005,107753" o:connectangles="0,0"/>
                </v:shape>
                <v:shape id="Arc 77" style="position:absolute;left:18200;top:20650;width:4010;height:2155;flip:x y;visibility:visible;mso-wrap-style:square;v-text-anchor:middle" coordsize="401004,215505" o:spid="_x0000_s1215" filled="f" strokecolor="black [3213]" path="m200502,nsc311236,,401004,48243,401004,107753r-200502,l200502,xem200502,nfc311236,,401004,48243,401004,107753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">
                  <v:path arrowok="t" o:connecttype="custom" o:connectlocs="200502,0;401004,107753" o:connectangles="0,0"/>
                </v:shape>
                <v:shape id="Arc 78" style="position:absolute;left:9144;top:5072;width:3999;height:6869;visibility:visible;mso-wrap-style:square;v-text-anchor:middle" coordsize="399912,686920" o:spid="_x0000_s1216" filled="f" strokecolor="black [3213]" strokeweight="2pt" path="m177400,2192nsc290789,-19919,391939,125190,399475,320780l199956,343460,177400,2192xem177400,2192nfc290789,-19919,391939,125190,399475,320780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">
                  <v:path arrowok="t" o:connecttype="custom" o:connectlocs="177400,2192;399475,320780" o:connectangles="0,0"/>
                </v:shape>
                <v:shape id="Arc 79" style="position:absolute;left:9144;top:5065;width:3999;height:6870;visibility:visible;mso-wrap-style:square;v-text-anchor:middle" coordsize="399912,686920" o:spid="_x0000_s1217" filled="f" strokecolor="black [3213]" strokeweight="2pt" path="m387696,461671nsc354531,617077,261555,709747,166548,682092l199956,343460,387696,461671xem387696,461671nfc354531,617077,261555,709747,166548,682092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">
                  <v:path arrowok="t" o:connecttype="custom" o:connectlocs="387696,461671;166548,682092" o:connectangles="0,0"/>
                </v:shape>
                <v:shape id="Text Box 667" style="position:absolute;left:12706;top:722;width:5791;height:1283;visibility:visible;mso-wrap-style:square;v-text-anchor:top" o:spid="_x0000_s1218" filled="f" stroked="f" strokeweight="1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">
                  <o:lock v:ext="edit" aspectratio="t"/>
                  <v:textbox style="mso-fit-shape-to-text:t" inset="0,0,0,0">
                    <w:txbxContent>
                      <w:p w:rsidR="007E6D12" w:rsidP="007E6D12" w:rsidRDefault="007E6D12" w14:paraId="4B35E622" w14:textId="77777777">
                        <w:pPr>
                          <w:pStyle w:val="NormalWeb"/>
                          <w:kinsoku w:val="0"/>
                          <w:overflowPunct w:val="0"/>
                          <w:spacing w:before="0" w:beforeAutospacing="0" w:after="0" w:afterAutospacing="0" w:line="192" w:lineRule="auto"/>
                          <w:jc w:val="center"/>
                          <w:textAlignment w:val="baseline"/>
                          <w:rPr>
                            <w:sz w:val="24"/>
                            <w:szCs w:val="24"/>
                          </w:rPr>
                        </w:pPr>
                        <w:r>
                          <w:rPr>
                            <w:rFonts w:ascii="Arial" w:hAnsi="Arial"/>
                            <w:color w:val="000000" w:themeColor="text1"/>
                            <w:kern w:val="24"/>
                          </w:rPr>
                          <w:t>Mask</w:t>
                        </w:r>
                      </w:p>
                    </w:txbxContent>
                  </v:textbox>
                </v:shape>
                <v:shape id="Straight Arrow Connector 81" style="position:absolute;left:11944;top:2084;width:3245;height:3001;flip:x;visibility:visible;mso-wrap-style:square" o:spid="_x0000_s1219" strokecolor="black [3213]"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">
                  <v:stroke endarrow="classic"/>
                </v:shape>
                <w10:anchorlock/>
              </v:group>
            </w:pict>
          </mc:Fallback>
        </mc:AlternateContent>
      </w:r>
    </w:p>
    <w:p w:rsidR="00965C5E" w:rsidP="00684F89" w:rsidRDefault="00965C5E" w14:paraId="43ECF603" w14:textId="77777777">
      <w:pPr>
        <w:pStyle w:val="Caption"/>
        <w:rPr>
          <w:b/>
        </w:rPr>
      </w:pPr>
    </w:p>
    <w:p w:rsidR="00684F89" w:rsidP="00684F89" w:rsidRDefault="00684F89" w14:paraId="74A6A708" w14:textId="77777777">
      <w:pPr>
        <w:pStyle w:val="Caption"/>
      </w:pPr>
      <w:bookmarkStart w:name="_Ref475004822" w:id="18"/>
      <w:r w:rsidRPr="00965C5E">
        <w:t xml:space="preserve">Figure </w:t>
      </w:r>
      <w:fldSimple w:instr=" SEQ Figure \* ARABIC ">
        <w:r w:rsidR="00965C5E">
          <w:rPr>
            <w:noProof/>
          </w:rPr>
          <w:t>2</w:t>
        </w:r>
      </w:fldSimple>
      <w:bookmarkEnd w:id="17"/>
      <w:bookmarkEnd w:id="18"/>
      <w:r w:rsidRPr="00965C5E">
        <w:t xml:space="preserve">: </w:t>
      </w:r>
      <w:r w:rsidRPr="00CB0C96">
        <w:t xml:space="preserve">System for </w:t>
      </w:r>
      <w:r w:rsidR="007E6D12">
        <w:t>collecting</w:t>
      </w:r>
      <w:r w:rsidRPr="00CB0C96">
        <w:t xml:space="preserve"> aerosols produced by human volunteers during </w:t>
      </w:r>
      <w:r w:rsidR="007E6D12">
        <w:t xml:space="preserve">breathing and </w:t>
      </w:r>
      <w:r w:rsidRPr="00CB0C96">
        <w:t>coughing.</w:t>
      </w:r>
      <w:r>
        <w:t xml:space="preserve"> </w:t>
      </w:r>
      <w:r w:rsidRPr="00CB0C96">
        <w:t xml:space="preserve">When the subject </w:t>
      </w:r>
      <w:r w:rsidR="007E6D12">
        <w:t xml:space="preserve">exhales, their breath </w:t>
      </w:r>
      <w:r w:rsidRPr="00CB0C96">
        <w:t xml:space="preserve">flows through the ultrasonic spirometer, which measures the volume of the </w:t>
      </w:r>
      <w:r w:rsidR="007E6D12">
        <w:t xml:space="preserve">breath, </w:t>
      </w:r>
      <w:r>
        <w:t xml:space="preserve">and </w:t>
      </w:r>
      <w:r w:rsidRPr="00CB0C96">
        <w:t xml:space="preserve">into a </w:t>
      </w:r>
      <w:r>
        <w:t>piston</w:t>
      </w:r>
      <w:r w:rsidRPr="00CB0C96">
        <w:t xml:space="preserve"> spirometer.</w:t>
      </w:r>
      <w:r>
        <w:t xml:space="preserve"> </w:t>
      </w:r>
      <w:r w:rsidR="007E6D12">
        <w:t xml:space="preserve">The breath is then </w:t>
      </w:r>
      <w:r w:rsidRPr="00CB0C96">
        <w:t xml:space="preserve">drawn into the aerosol </w:t>
      </w:r>
      <w:r>
        <w:t>sampler for collection</w:t>
      </w:r>
      <w:r w:rsidR="00EB5BE1">
        <w:t xml:space="preserve"> into the collection media</w:t>
      </w:r>
      <w:r>
        <w:t xml:space="preserve">. </w:t>
      </w:r>
      <w:r w:rsidRPr="00CB0C96">
        <w:t xml:space="preserve">The </w:t>
      </w:r>
      <w:r w:rsidR="007E6D12">
        <w:t>mask</w:t>
      </w:r>
      <w:r w:rsidRPr="00CB0C96">
        <w:t xml:space="preserve"> is removed and </w:t>
      </w:r>
      <w:r w:rsidR="007E6D12">
        <w:t>sanitized</w:t>
      </w:r>
      <w:r w:rsidRPr="00CB0C96">
        <w:t xml:space="preserve"> after each subject.</w:t>
      </w:r>
    </w:p>
    <w:p w:rsidR="001B6C40" w:rsidP="00684F89" w:rsidRDefault="001B6C40" w14:paraId="3862C4DC" w14:textId="77777777">
      <w:pPr>
        <w:pStyle w:val="Heading3"/>
      </w:pPr>
      <w:bookmarkStart w:name="_Toc475005263" w:id="19"/>
      <w:bookmarkStart w:name="_Toc369857767" w:id="20"/>
      <w:bookmarkStart w:name="_Toc386466930" w:id="21"/>
      <w:r>
        <w:t>Blood collection</w:t>
      </w:r>
      <w:bookmarkEnd w:id="19"/>
    </w:p>
    <w:p w:rsidR="00F35C42" w:rsidP="00F35C42" w:rsidRDefault="00A80086" w14:paraId="4026F594" w14:textId="77777777">
      <w:pPr>
        <w:rPr>
          <w:lang w:eastAsia="ja-JP"/>
        </w:rPr>
      </w:pPr>
      <w:r>
        <w:t>Five ml</w:t>
      </w:r>
      <w:r w:rsidRPr="00A80086">
        <w:t xml:space="preserve"> of blood will be drawn </w:t>
      </w:r>
      <w:r>
        <w:t>into a Vacutainer blood collection tube (</w:t>
      </w:r>
      <w:r w:rsidRPr="00A80086">
        <w:t xml:space="preserve">BD SST </w:t>
      </w:r>
      <w:proofErr w:type="spellStart"/>
      <w:r w:rsidRPr="00A80086">
        <w:t>ll</w:t>
      </w:r>
      <w:proofErr w:type="spellEnd"/>
      <w:r w:rsidRPr="00A80086">
        <w:t xml:space="preserve"> Advance Tub</w:t>
      </w:r>
      <w:r>
        <w:t xml:space="preserve">es with Gel and Clot Activator, Becton Dickson) </w:t>
      </w:r>
      <w:r w:rsidRPr="00A80086">
        <w:t>via peripheral venipuncture by a nurse or phlebotomist present at the clinical site</w:t>
      </w:r>
      <w:r>
        <w:t xml:space="preserve">. The specimen will be centrifuged </w:t>
      </w:r>
      <w:r w:rsidRPr="00A80086">
        <w:t xml:space="preserve">and </w:t>
      </w:r>
      <w:r>
        <w:t xml:space="preserve">then kept on ice until </w:t>
      </w:r>
      <w:r w:rsidR="00EB5BE1">
        <w:t>it is</w:t>
      </w:r>
      <w:r>
        <w:t xml:space="preserve"> </w:t>
      </w:r>
      <w:r w:rsidRPr="00A80086">
        <w:t xml:space="preserve">transported to the laboratory for </w:t>
      </w:r>
      <w:r>
        <w:t xml:space="preserve">analysis. </w:t>
      </w:r>
      <w:r w:rsidR="00F35C42">
        <w:rPr>
          <w:lang w:eastAsia="ja-JP"/>
        </w:rPr>
        <w:t xml:space="preserve">Blood samples will be examined for changes in the levels of cellular microRNA molecules, which are small regulatory molecules of 20-22 nucleotides that influence protein expression through mediation of posttranscriptional silencing of target genes.  </w:t>
      </w:r>
    </w:p>
    <w:p w:rsidR="00D407D2" w:rsidP="00C16451" w:rsidRDefault="00634031" w14:paraId="31A7F773" w14:textId="77777777">
      <w:pPr>
        <w:pStyle w:val="Heading2"/>
      </w:pPr>
      <w:bookmarkStart w:name="_Toc165106527" w:id="22"/>
      <w:bookmarkStart w:name="_Toc386466931" w:id="23"/>
      <w:bookmarkStart w:name="_Toc475005266" w:id="24"/>
      <w:bookmarkEnd w:id="20"/>
      <w:bookmarkEnd w:id="21"/>
      <w:r>
        <w:t>B</w:t>
      </w:r>
      <w:r w:rsidR="0006738A">
        <w:t>3. Methods to Maximize Response Rates and Deal with No</w:t>
      </w:r>
      <w:r w:rsidR="004E1E5E">
        <w:t xml:space="preserve"> R</w:t>
      </w:r>
      <w:r w:rsidR="0006738A">
        <w:t>esponse</w:t>
      </w:r>
      <w:bookmarkEnd w:id="22"/>
      <w:bookmarkEnd w:id="23"/>
      <w:bookmarkEnd w:id="24"/>
    </w:p>
    <w:p w:rsidR="00634031" w:rsidP="00C16451" w:rsidRDefault="003E0938" w14:paraId="13CCB199" w14:textId="77777777">
      <w:r>
        <w:t>We will continue to recruit until the study ha</w:t>
      </w:r>
      <w:r w:rsidR="00B06B79">
        <w:t>s</w:t>
      </w:r>
      <w:r>
        <w:t xml:space="preserve"> been completed.</w:t>
      </w:r>
      <w:r w:rsidR="00985C89">
        <w:t xml:space="preserve"> </w:t>
      </w:r>
      <w:r w:rsidR="000A5309">
        <w:t>A</w:t>
      </w:r>
      <w:r w:rsidR="00F436B6">
        <w:t>s described in Section A9</w:t>
      </w:r>
      <w:r w:rsidR="000A5309">
        <w:t xml:space="preserve">, </w:t>
      </w:r>
      <w:r w:rsidR="006F3108">
        <w:t xml:space="preserve">to encourage participation, </w:t>
      </w:r>
      <w:r w:rsidR="000A5309">
        <w:t xml:space="preserve">respondents will receive </w:t>
      </w:r>
      <w:r w:rsidR="004E1E5E">
        <w:t xml:space="preserve">a </w:t>
      </w:r>
      <w:r w:rsidR="000A5309">
        <w:t>$</w:t>
      </w:r>
      <w:r w:rsidR="00EB5BE1">
        <w:t>40</w:t>
      </w:r>
      <w:r w:rsidR="000A5309">
        <w:t xml:space="preserve"> </w:t>
      </w:r>
      <w:r w:rsidR="004E1E5E">
        <w:t xml:space="preserve">gift card </w:t>
      </w:r>
      <w:r w:rsidR="000A5309">
        <w:t>as a token of appreciation</w:t>
      </w:r>
      <w:r w:rsidR="00F436B6">
        <w:t>.</w:t>
      </w:r>
      <w:r w:rsidR="00985C89">
        <w:t xml:space="preserve"> </w:t>
      </w:r>
      <w:r w:rsidRPr="00262548">
        <w:t xml:space="preserve">Previous </w:t>
      </w:r>
      <w:r w:rsidR="000A5309">
        <w:t xml:space="preserve">experience with recruiting </w:t>
      </w:r>
      <w:r w:rsidRPr="00262548">
        <w:t>volunteers</w:t>
      </w:r>
      <w:r w:rsidR="00F436B6">
        <w:t xml:space="preserve"> </w:t>
      </w:r>
      <w:r w:rsidR="004E1E5E">
        <w:t>suggests</w:t>
      </w:r>
      <w:r w:rsidRPr="00262548">
        <w:t xml:space="preserve"> that </w:t>
      </w:r>
      <w:r w:rsidR="000A5309">
        <w:t>this</w:t>
      </w:r>
      <w:r w:rsidR="00684F89">
        <w:t xml:space="preserve"> </w:t>
      </w:r>
      <w:r w:rsidR="004E1E5E">
        <w:t>amount will</w:t>
      </w:r>
      <w:r w:rsidR="00684F89">
        <w:t xml:space="preserve"> result in a participation rate of about </w:t>
      </w:r>
      <w:r w:rsidR="00B117CF">
        <w:t>50%</w:t>
      </w:r>
      <w:r>
        <w:t>.</w:t>
      </w:r>
    </w:p>
    <w:p w:rsidR="00D407D2" w:rsidP="00C16451" w:rsidRDefault="00634031" w14:paraId="2EC6049D" w14:textId="77777777">
      <w:pPr>
        <w:pStyle w:val="Heading2"/>
      </w:pPr>
      <w:bookmarkStart w:name="_Toc165106528" w:id="25"/>
      <w:bookmarkStart w:name="_Toc386466932" w:id="26"/>
      <w:bookmarkStart w:name="_Toc475005267" w:id="27"/>
      <w:r>
        <w:t xml:space="preserve">B4. </w:t>
      </w:r>
      <w:r w:rsidR="00D407D2">
        <w:t>Tests of Procedures or Methods to be Undertaken</w:t>
      </w:r>
      <w:bookmarkEnd w:id="25"/>
      <w:bookmarkEnd w:id="26"/>
      <w:bookmarkEnd w:id="27"/>
    </w:p>
    <w:p w:rsidRPr="00A513F6" w:rsidR="00E81052" w:rsidP="00C16451" w:rsidRDefault="00780388" w14:paraId="7DABC031" w14:textId="77777777">
      <w:pPr>
        <w:tabs>
          <w:tab w:val="left" w:pos="2970"/>
        </w:tabs>
      </w:pPr>
      <w:bookmarkStart w:name="_Toc54079638" w:id="28"/>
      <w:r>
        <w:t xml:space="preserve">The health </w:t>
      </w:r>
      <w:r w:rsidR="00614185">
        <w:t>questionnaire</w:t>
      </w:r>
      <w:r w:rsidR="0057185D">
        <w:t xml:space="preserve"> and informed consent forms </w:t>
      </w:r>
      <w:r>
        <w:t xml:space="preserve">used in this study </w:t>
      </w:r>
      <w:r w:rsidR="00650515">
        <w:t xml:space="preserve">are </w:t>
      </w:r>
      <w:r w:rsidR="00F3205D">
        <w:t>the same as those used in the previous approval (OMB 0920-0888).</w:t>
      </w:r>
      <w:r w:rsidR="00985C89">
        <w:t xml:space="preserve"> </w:t>
      </w:r>
      <w:r w:rsidR="006F3108">
        <w:t xml:space="preserve">The collection of nasopharyngeal mucus samples and blood are </w:t>
      </w:r>
      <w:proofErr w:type="gramStart"/>
      <w:r w:rsidR="006F3108">
        <w:t>commonly-used</w:t>
      </w:r>
      <w:proofErr w:type="gramEnd"/>
      <w:r w:rsidR="006F3108">
        <w:t xml:space="preserve"> clinical procedures. </w:t>
      </w:r>
      <w:r w:rsidR="0057185D">
        <w:t xml:space="preserve">The </w:t>
      </w:r>
      <w:r w:rsidRPr="0057185D" w:rsidR="0057185D">
        <w:t>aerosol collection system</w:t>
      </w:r>
      <w:r w:rsidR="0057185D">
        <w:t xml:space="preserve"> </w:t>
      </w:r>
      <w:r w:rsidR="00EB5BE1">
        <w:t xml:space="preserve">is </w:t>
      </w:r>
      <w:proofErr w:type="gramStart"/>
      <w:r w:rsidR="00EB5BE1">
        <w:t>similar to</w:t>
      </w:r>
      <w:proofErr w:type="gramEnd"/>
      <w:r w:rsidR="00EB5BE1">
        <w:t xml:space="preserve"> that</w:t>
      </w:r>
      <w:r w:rsidR="0057185D">
        <w:t xml:space="preserve"> used in the previous study and has been adapted for use in the present work.</w:t>
      </w:r>
    </w:p>
    <w:p w:rsidR="00E81052" w:rsidP="00C16451" w:rsidRDefault="00634031" w14:paraId="40F90ABE" w14:textId="77777777">
      <w:pPr>
        <w:pStyle w:val="Heading2"/>
      </w:pPr>
      <w:bookmarkStart w:name="_Toc165106529" w:id="29"/>
      <w:bookmarkStart w:name="_Toc386466933" w:id="30"/>
      <w:bookmarkStart w:name="_Toc475005268" w:id="31"/>
      <w:bookmarkEnd w:id="28"/>
      <w:r>
        <w:lastRenderedPageBreak/>
        <w:t>B</w:t>
      </w:r>
      <w:r w:rsidR="0006738A">
        <w:t>5. Individuals Consulted on Statistical Aspects and Individuals Collecting and/or Analyzing Data</w:t>
      </w:r>
      <w:bookmarkEnd w:id="29"/>
      <w:bookmarkEnd w:id="30"/>
      <w:bookmarkEnd w:id="31"/>
    </w:p>
    <w:p w:rsidR="00B23362" w:rsidP="00C16451" w:rsidRDefault="00D021A8" w14:paraId="2D1DE714" w14:textId="77777777">
      <w:r>
        <w:t>The data collection procedures were designed by the project officer, who will also perform the d</w:t>
      </w:r>
      <w:r w:rsidR="00B23362">
        <w:t>ata collection and analysis:</w:t>
      </w:r>
    </w:p>
    <w:p w:rsidR="00B23362" w:rsidP="00C16451" w:rsidRDefault="00B23362" w14:paraId="6F36ABC0" w14:textId="77777777"/>
    <w:p w:rsidR="00FD2935" w:rsidP="00C16451" w:rsidRDefault="00B23362" w14:paraId="1F67DB83" w14:textId="77777777">
      <w:pPr>
        <w:rPr>
          <w:rFonts w:cs="Arial"/>
        </w:rPr>
      </w:pPr>
      <w:r>
        <w:rPr>
          <w:rFonts w:cs="Arial"/>
        </w:rPr>
        <w:t>William G. Lindsley, PhD</w:t>
      </w:r>
    </w:p>
    <w:p w:rsidR="00FD2935" w:rsidP="00C16451" w:rsidRDefault="00B23362" w14:paraId="6E5D06AE" w14:textId="77777777">
      <w:pPr>
        <w:rPr>
          <w:rFonts w:cs="Arial"/>
        </w:rPr>
      </w:pPr>
      <w:r>
        <w:rPr>
          <w:rFonts w:cs="Arial"/>
        </w:rPr>
        <w:t>National Institute for Occupational Safety and Health</w:t>
      </w:r>
    </w:p>
    <w:p w:rsidR="00FD2935" w:rsidP="00C16451" w:rsidRDefault="00B23362" w14:paraId="01D6361A" w14:textId="77777777">
      <w:pPr>
        <w:rPr>
          <w:rFonts w:cs="Arial"/>
        </w:rPr>
      </w:pPr>
      <w:smartTag w:uri="urn:schemas-microsoft-com:office:smarttags" w:element="Street">
        <w:smartTag w:uri="urn:schemas-microsoft-com:office:smarttags" w:element="address">
          <w:r>
            <w:rPr>
              <w:rFonts w:cs="Arial"/>
            </w:rPr>
            <w:t>1095 Willowdale Rd.</w:t>
          </w:r>
        </w:smartTag>
      </w:smartTag>
      <w:r>
        <w:rPr>
          <w:rFonts w:cs="Arial"/>
        </w:rPr>
        <w:t xml:space="preserve"> M</w:t>
      </w:r>
      <w:r w:rsidR="006C36EE">
        <w:rPr>
          <w:rFonts w:cs="Arial"/>
        </w:rPr>
        <w:t>/</w:t>
      </w:r>
      <w:r>
        <w:rPr>
          <w:rFonts w:cs="Arial"/>
        </w:rPr>
        <w:t xml:space="preserve">S </w:t>
      </w:r>
      <w:r w:rsidR="008262FA">
        <w:rPr>
          <w:rFonts w:cs="Arial"/>
        </w:rPr>
        <w:t>4020</w:t>
      </w:r>
    </w:p>
    <w:p w:rsidR="00FD2935" w:rsidP="00C16451" w:rsidRDefault="00B23362" w14:paraId="11E644B6" w14:textId="77777777">
      <w:pPr>
        <w:rPr>
          <w:rFonts w:cs="Arial"/>
        </w:rPr>
      </w:pPr>
      <w:smartTag w:uri="urn:schemas-microsoft-com:office:smarttags" w:element="City">
        <w:r>
          <w:rPr>
            <w:rFonts w:cs="Arial"/>
          </w:rPr>
          <w:t>Morgantown</w:t>
        </w:r>
      </w:smartTag>
      <w:r>
        <w:rPr>
          <w:rFonts w:cs="Arial"/>
        </w:rPr>
        <w:t>, WV</w:t>
      </w:r>
      <w:r w:rsidR="00985C89">
        <w:rPr>
          <w:rFonts w:cs="Arial"/>
        </w:rPr>
        <w:t xml:space="preserve"> </w:t>
      </w:r>
      <w:r>
        <w:rPr>
          <w:rFonts w:cs="Arial"/>
        </w:rPr>
        <w:t>26505</w:t>
      </w:r>
    </w:p>
    <w:p w:rsidR="00FD2935" w:rsidP="00C16451" w:rsidRDefault="00BC493C" w14:paraId="49E6B59D" w14:textId="77777777">
      <w:pPr>
        <w:rPr>
          <w:rFonts w:cs="Arial"/>
        </w:rPr>
      </w:pPr>
      <w:r>
        <w:rPr>
          <w:rFonts w:cs="Arial"/>
        </w:rPr>
        <w:t>WLindsley</w:t>
      </w:r>
      <w:r w:rsidR="00B23362">
        <w:rPr>
          <w:rFonts w:cs="Arial"/>
        </w:rPr>
        <w:t>@cdc.gov</w:t>
      </w:r>
    </w:p>
    <w:p w:rsidR="00670951" w:rsidP="00670951" w:rsidRDefault="00B23362" w14:paraId="32D21B0F" w14:textId="77777777">
      <w:r>
        <w:rPr>
          <w:rFonts w:cs="Arial"/>
        </w:rPr>
        <w:t>304-285-6336</w:t>
      </w:r>
    </w:p>
    <w:p w:rsidR="00523065" w:rsidP="006C75C5" w:rsidRDefault="00523065" w14:paraId="4164CBD1" w14:textId="77777777">
      <w:pPr>
        <w:jc w:val="left"/>
        <w:rPr>
          <w:lang w:eastAsia="ja-JP"/>
        </w:rPr>
      </w:pPr>
    </w:p>
    <w:sectPr w:rsidR="00523065" w:rsidSect="00ED5F42">
      <w:headerReference w:type="even" r:id="rId9"/>
      <w:headerReference w:type="default" r:id="rId10"/>
      <w:footerReference w:type="even" r:id="rId11"/>
      <w:footerReference w:type="default" r:id="rId12"/>
      <w:headerReference w:type="first" r:id="rId13"/>
      <w:footerReference w:type="first" r:id="rId14"/>
      <w:pgSz w:w="12240" w:h="15840"/>
      <w:pgMar w:top="1440" w:right="1800" w:bottom="1440" w:left="180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98FF82" w14:textId="77777777" w:rsidR="00196B0A" w:rsidRDefault="00196B0A">
      <w:r>
        <w:separator/>
      </w:r>
    </w:p>
  </w:endnote>
  <w:endnote w:type="continuationSeparator" w:id="0">
    <w:p w14:paraId="30B2601F" w14:textId="77777777" w:rsidR="00196B0A" w:rsidRDefault="00196B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F3FEA0" w14:textId="77777777" w:rsidR="00C36A27" w:rsidRDefault="00C36A2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01113606"/>
      <w:docPartObj>
        <w:docPartGallery w:val="Page Numbers (Bottom of Page)"/>
        <w:docPartUnique/>
      </w:docPartObj>
    </w:sdtPr>
    <w:sdtEndPr>
      <w:rPr>
        <w:noProof/>
      </w:rPr>
    </w:sdtEndPr>
    <w:sdtContent>
      <w:p w14:paraId="739A227A" w14:textId="77777777" w:rsidR="00500617" w:rsidRDefault="00500617">
        <w:pPr>
          <w:pStyle w:val="Footer"/>
          <w:jc w:val="center"/>
        </w:pPr>
        <w:r>
          <w:fldChar w:fldCharType="begin"/>
        </w:r>
        <w:r>
          <w:instrText xml:space="preserve"> PAGE   \* MERGEFORMAT </w:instrText>
        </w:r>
        <w:r>
          <w:fldChar w:fldCharType="separate"/>
        </w:r>
        <w:r w:rsidR="00F3205D">
          <w:rPr>
            <w:noProof/>
          </w:rPr>
          <w:t>5</w:t>
        </w:r>
        <w:r>
          <w:rPr>
            <w:noProof/>
          </w:rPr>
          <w:fldChar w:fldCharType="end"/>
        </w:r>
      </w:p>
    </w:sdtContent>
  </w:sdt>
  <w:p w14:paraId="7B29A059" w14:textId="77777777" w:rsidR="00F24CAA" w:rsidRDefault="00F24CA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97269121"/>
      <w:docPartObj>
        <w:docPartGallery w:val="Page Numbers (Bottom of Page)"/>
        <w:docPartUnique/>
      </w:docPartObj>
    </w:sdtPr>
    <w:sdtEndPr>
      <w:rPr>
        <w:noProof/>
      </w:rPr>
    </w:sdtEndPr>
    <w:sdtContent>
      <w:p w14:paraId="2887D713" w14:textId="77777777" w:rsidR="00500617" w:rsidRDefault="00500617">
        <w:pPr>
          <w:pStyle w:val="Footer"/>
          <w:jc w:val="center"/>
        </w:pPr>
        <w:r>
          <w:fldChar w:fldCharType="begin"/>
        </w:r>
        <w:r>
          <w:instrText xml:space="preserve"> PAGE   \* MERGEFORMAT </w:instrText>
        </w:r>
        <w:r>
          <w:fldChar w:fldCharType="separate"/>
        </w:r>
        <w:r w:rsidR="008660B9">
          <w:rPr>
            <w:noProof/>
          </w:rPr>
          <w:t>1</w:t>
        </w:r>
        <w:r>
          <w:rPr>
            <w:noProof/>
          </w:rPr>
          <w:fldChar w:fldCharType="end"/>
        </w:r>
      </w:p>
    </w:sdtContent>
  </w:sdt>
  <w:p w14:paraId="7E52B5FC" w14:textId="77777777" w:rsidR="00ED5F42" w:rsidRDefault="00ED5F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B72019" w14:textId="77777777" w:rsidR="00196B0A" w:rsidRDefault="00196B0A">
      <w:r>
        <w:separator/>
      </w:r>
    </w:p>
  </w:footnote>
  <w:footnote w:type="continuationSeparator" w:id="0">
    <w:p w14:paraId="379702C0" w14:textId="77777777" w:rsidR="00196B0A" w:rsidRDefault="00196B0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8DA495" w14:textId="77777777" w:rsidR="00C36A27" w:rsidRDefault="00C36A2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716E0A" w14:textId="77777777" w:rsidR="00C36A27" w:rsidRDefault="00C36A2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9D3531" w14:textId="77777777" w:rsidR="00C36A27" w:rsidRDefault="00C36A2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898" type="#_x0000_t75" style="width:9pt;height:9pt" o:bullet="t">
        <v:imagedata r:id="rId1" o:title="BD10266_"/>
      </v:shape>
    </w:pict>
  </w:numPicBullet>
  <w:numPicBullet w:numPicBulletId="1">
    <w:pict>
      <v:shape id="_x0000_i1899" type="#_x0000_t75" style="width:9pt;height:9pt" o:bullet="t">
        <v:imagedata r:id="rId2" o:title="BD21301_"/>
      </v:shape>
    </w:pict>
  </w:numPicBullet>
  <w:abstractNum w:abstractNumId="0" w15:restartNumberingAfterBreak="0">
    <w:nsid w:val="00AF5CE1"/>
    <w:multiLevelType w:val="hybridMultilevel"/>
    <w:tmpl w:val="4B7C21F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62B4E86"/>
    <w:multiLevelType w:val="hybridMultilevel"/>
    <w:tmpl w:val="4DA664FE"/>
    <w:lvl w:ilvl="0" w:tplc="D54C5210">
      <w:start w:val="1"/>
      <w:numFmt w:val="bullet"/>
      <w:lvlText w:val=""/>
      <w:lvlJc w:val="left"/>
      <w:pPr>
        <w:tabs>
          <w:tab w:val="num" w:pos="-360"/>
        </w:tabs>
        <w:ind w:left="144" w:firstLine="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1286EF8"/>
    <w:multiLevelType w:val="multilevel"/>
    <w:tmpl w:val="BD0AC4E6"/>
    <w:lvl w:ilvl="0">
      <w:start w:val="1"/>
      <w:numFmt w:val="bullet"/>
      <w:lvlText w:val=""/>
      <w:lvlJc w:val="left"/>
      <w:pPr>
        <w:tabs>
          <w:tab w:val="num" w:pos="0"/>
        </w:tabs>
        <w:ind w:left="216" w:hanging="216"/>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258C1B28"/>
    <w:multiLevelType w:val="hybridMultilevel"/>
    <w:tmpl w:val="FA6818BA"/>
    <w:lvl w:ilvl="0" w:tplc="BDD2AC5C">
      <w:start w:val="1"/>
      <w:numFmt w:val="decimal"/>
      <w:lvlText w:val="%1)"/>
      <w:lvlJc w:val="left"/>
      <w:pPr>
        <w:tabs>
          <w:tab w:val="num" w:pos="432"/>
        </w:tabs>
        <w:ind w:left="432" w:hanging="432"/>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2D3B5AD0"/>
    <w:multiLevelType w:val="hybridMultilevel"/>
    <w:tmpl w:val="744059AA"/>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EC567A8"/>
    <w:multiLevelType w:val="hybridMultilevel"/>
    <w:tmpl w:val="BD0AC4E6"/>
    <w:lvl w:ilvl="0" w:tplc="D332AA2C">
      <w:start w:val="1"/>
      <w:numFmt w:val="bullet"/>
      <w:lvlText w:val=""/>
      <w:lvlJc w:val="left"/>
      <w:pPr>
        <w:tabs>
          <w:tab w:val="num" w:pos="0"/>
        </w:tabs>
        <w:ind w:left="216" w:hanging="216"/>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7487B51"/>
    <w:multiLevelType w:val="hybridMultilevel"/>
    <w:tmpl w:val="2F8C8B1A"/>
    <w:lvl w:ilvl="0" w:tplc="E0A80D4A">
      <w:start w:val="1"/>
      <w:numFmt w:val="decimal"/>
      <w:lvlText w:val="%1)"/>
      <w:lvlJc w:val="left"/>
      <w:pPr>
        <w:tabs>
          <w:tab w:val="num" w:pos="432"/>
        </w:tabs>
        <w:ind w:left="432" w:hanging="432"/>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398C7041"/>
    <w:multiLevelType w:val="hybridMultilevel"/>
    <w:tmpl w:val="58ECCDF6"/>
    <w:lvl w:ilvl="0" w:tplc="04090001">
      <w:start w:val="1"/>
      <w:numFmt w:val="bullet"/>
      <w:lvlText w:val=""/>
      <w:lvlJc w:val="left"/>
      <w:pPr>
        <w:tabs>
          <w:tab w:val="num" w:pos="825"/>
        </w:tabs>
        <w:ind w:left="825" w:hanging="360"/>
      </w:pPr>
      <w:rPr>
        <w:rFonts w:ascii="Symbol" w:hAnsi="Symbol" w:hint="default"/>
      </w:rPr>
    </w:lvl>
    <w:lvl w:ilvl="1" w:tplc="04090003" w:tentative="1">
      <w:start w:val="1"/>
      <w:numFmt w:val="bullet"/>
      <w:lvlText w:val="o"/>
      <w:lvlJc w:val="left"/>
      <w:pPr>
        <w:tabs>
          <w:tab w:val="num" w:pos="1545"/>
        </w:tabs>
        <w:ind w:left="1545" w:hanging="360"/>
      </w:pPr>
      <w:rPr>
        <w:rFonts w:ascii="Courier New" w:hAnsi="Courier New" w:cs="Courier New" w:hint="default"/>
      </w:rPr>
    </w:lvl>
    <w:lvl w:ilvl="2" w:tplc="04090005" w:tentative="1">
      <w:start w:val="1"/>
      <w:numFmt w:val="bullet"/>
      <w:lvlText w:val=""/>
      <w:lvlJc w:val="left"/>
      <w:pPr>
        <w:tabs>
          <w:tab w:val="num" w:pos="2265"/>
        </w:tabs>
        <w:ind w:left="2265" w:hanging="360"/>
      </w:pPr>
      <w:rPr>
        <w:rFonts w:ascii="Wingdings" w:hAnsi="Wingdings" w:hint="default"/>
      </w:rPr>
    </w:lvl>
    <w:lvl w:ilvl="3" w:tplc="04090001" w:tentative="1">
      <w:start w:val="1"/>
      <w:numFmt w:val="bullet"/>
      <w:lvlText w:val=""/>
      <w:lvlJc w:val="left"/>
      <w:pPr>
        <w:tabs>
          <w:tab w:val="num" w:pos="2985"/>
        </w:tabs>
        <w:ind w:left="2985" w:hanging="360"/>
      </w:pPr>
      <w:rPr>
        <w:rFonts w:ascii="Symbol" w:hAnsi="Symbol" w:hint="default"/>
      </w:rPr>
    </w:lvl>
    <w:lvl w:ilvl="4" w:tplc="04090003" w:tentative="1">
      <w:start w:val="1"/>
      <w:numFmt w:val="bullet"/>
      <w:lvlText w:val="o"/>
      <w:lvlJc w:val="left"/>
      <w:pPr>
        <w:tabs>
          <w:tab w:val="num" w:pos="3705"/>
        </w:tabs>
        <w:ind w:left="3705" w:hanging="360"/>
      </w:pPr>
      <w:rPr>
        <w:rFonts w:ascii="Courier New" w:hAnsi="Courier New" w:cs="Courier New" w:hint="default"/>
      </w:rPr>
    </w:lvl>
    <w:lvl w:ilvl="5" w:tplc="04090005" w:tentative="1">
      <w:start w:val="1"/>
      <w:numFmt w:val="bullet"/>
      <w:lvlText w:val=""/>
      <w:lvlJc w:val="left"/>
      <w:pPr>
        <w:tabs>
          <w:tab w:val="num" w:pos="4425"/>
        </w:tabs>
        <w:ind w:left="4425" w:hanging="360"/>
      </w:pPr>
      <w:rPr>
        <w:rFonts w:ascii="Wingdings" w:hAnsi="Wingdings" w:hint="default"/>
      </w:rPr>
    </w:lvl>
    <w:lvl w:ilvl="6" w:tplc="04090001" w:tentative="1">
      <w:start w:val="1"/>
      <w:numFmt w:val="bullet"/>
      <w:lvlText w:val=""/>
      <w:lvlJc w:val="left"/>
      <w:pPr>
        <w:tabs>
          <w:tab w:val="num" w:pos="5145"/>
        </w:tabs>
        <w:ind w:left="5145" w:hanging="360"/>
      </w:pPr>
      <w:rPr>
        <w:rFonts w:ascii="Symbol" w:hAnsi="Symbol" w:hint="default"/>
      </w:rPr>
    </w:lvl>
    <w:lvl w:ilvl="7" w:tplc="04090003" w:tentative="1">
      <w:start w:val="1"/>
      <w:numFmt w:val="bullet"/>
      <w:lvlText w:val="o"/>
      <w:lvlJc w:val="left"/>
      <w:pPr>
        <w:tabs>
          <w:tab w:val="num" w:pos="5865"/>
        </w:tabs>
        <w:ind w:left="5865" w:hanging="360"/>
      </w:pPr>
      <w:rPr>
        <w:rFonts w:ascii="Courier New" w:hAnsi="Courier New" w:cs="Courier New" w:hint="default"/>
      </w:rPr>
    </w:lvl>
    <w:lvl w:ilvl="8" w:tplc="04090005" w:tentative="1">
      <w:start w:val="1"/>
      <w:numFmt w:val="bullet"/>
      <w:lvlText w:val=""/>
      <w:lvlJc w:val="left"/>
      <w:pPr>
        <w:tabs>
          <w:tab w:val="num" w:pos="6585"/>
        </w:tabs>
        <w:ind w:left="6585" w:hanging="360"/>
      </w:pPr>
      <w:rPr>
        <w:rFonts w:ascii="Wingdings" w:hAnsi="Wingdings" w:hint="default"/>
      </w:rPr>
    </w:lvl>
  </w:abstractNum>
  <w:abstractNum w:abstractNumId="8" w15:restartNumberingAfterBreak="0">
    <w:nsid w:val="4C940F42"/>
    <w:multiLevelType w:val="multilevel"/>
    <w:tmpl w:val="5F26CFC8"/>
    <w:lvl w:ilvl="0">
      <w:start w:val="1"/>
      <w:numFmt w:val="bullet"/>
      <w:lvlText w:val=""/>
      <w:lvlJc w:val="left"/>
      <w:pPr>
        <w:tabs>
          <w:tab w:val="num" w:pos="0"/>
        </w:tabs>
        <w:ind w:left="216" w:firstLine="144"/>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55DC33C9"/>
    <w:multiLevelType w:val="hybridMultilevel"/>
    <w:tmpl w:val="D4E4E2E0"/>
    <w:lvl w:ilvl="0" w:tplc="07FE0664">
      <w:start w:val="1"/>
      <w:numFmt w:val="bullet"/>
      <w:lvlText w:val=""/>
      <w:lvlJc w:val="left"/>
      <w:pPr>
        <w:tabs>
          <w:tab w:val="num" w:pos="0"/>
        </w:tabs>
        <w:ind w:left="0" w:firstLine="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55EF03FB"/>
    <w:multiLevelType w:val="multilevel"/>
    <w:tmpl w:val="4DA664FE"/>
    <w:lvl w:ilvl="0">
      <w:start w:val="1"/>
      <w:numFmt w:val="bullet"/>
      <w:lvlText w:val=""/>
      <w:lvlJc w:val="left"/>
      <w:pPr>
        <w:tabs>
          <w:tab w:val="num" w:pos="-360"/>
        </w:tabs>
        <w:ind w:left="144" w:firstLine="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5C876C24"/>
    <w:multiLevelType w:val="hybridMultilevel"/>
    <w:tmpl w:val="CDE422A6"/>
    <w:lvl w:ilvl="0" w:tplc="0FDA9300">
      <w:start w:val="1"/>
      <w:numFmt w:val="bullet"/>
      <w:lvlText w:val=""/>
      <w:lvlJc w:val="left"/>
      <w:pPr>
        <w:tabs>
          <w:tab w:val="num" w:pos="360"/>
        </w:tabs>
        <w:ind w:left="360" w:firstLine="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62CA1B79"/>
    <w:multiLevelType w:val="multilevel"/>
    <w:tmpl w:val="D4E4E2E0"/>
    <w:lvl w:ilvl="0">
      <w:start w:val="1"/>
      <w:numFmt w:val="bullet"/>
      <w:lvlText w:val=""/>
      <w:lvlJc w:val="left"/>
      <w:pPr>
        <w:tabs>
          <w:tab w:val="num" w:pos="0"/>
        </w:tabs>
        <w:ind w:left="0" w:firstLine="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68100231"/>
    <w:multiLevelType w:val="multilevel"/>
    <w:tmpl w:val="CDE422A6"/>
    <w:lvl w:ilvl="0">
      <w:start w:val="1"/>
      <w:numFmt w:val="bullet"/>
      <w:lvlText w:val=""/>
      <w:lvlJc w:val="left"/>
      <w:pPr>
        <w:tabs>
          <w:tab w:val="num" w:pos="360"/>
        </w:tabs>
        <w:ind w:left="360" w:firstLine="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76556B07"/>
    <w:multiLevelType w:val="hybridMultilevel"/>
    <w:tmpl w:val="5F26CFC8"/>
    <w:lvl w:ilvl="0" w:tplc="1A9C1356">
      <w:start w:val="1"/>
      <w:numFmt w:val="bullet"/>
      <w:lvlText w:val=""/>
      <w:lvlJc w:val="left"/>
      <w:pPr>
        <w:tabs>
          <w:tab w:val="num" w:pos="0"/>
        </w:tabs>
        <w:ind w:left="216" w:firstLine="144"/>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7"/>
  </w:num>
  <w:num w:numId="3">
    <w:abstractNumId w:val="6"/>
  </w:num>
  <w:num w:numId="4">
    <w:abstractNumId w:val="3"/>
  </w:num>
  <w:num w:numId="5">
    <w:abstractNumId w:val="11"/>
  </w:num>
  <w:num w:numId="6">
    <w:abstractNumId w:val="13"/>
  </w:num>
  <w:num w:numId="7">
    <w:abstractNumId w:val="5"/>
  </w:num>
  <w:num w:numId="8">
    <w:abstractNumId w:val="2"/>
  </w:num>
  <w:num w:numId="9">
    <w:abstractNumId w:val="14"/>
  </w:num>
  <w:num w:numId="10">
    <w:abstractNumId w:val="8"/>
  </w:num>
  <w:num w:numId="11">
    <w:abstractNumId w:val="1"/>
  </w:num>
  <w:num w:numId="12">
    <w:abstractNumId w:val="10"/>
  </w:num>
  <w:num w:numId="13">
    <w:abstractNumId w:val="9"/>
  </w:num>
  <w:num w:numId="14">
    <w:abstractNumId w:val="12"/>
  </w:num>
  <w:num w:numId="15">
    <w:abstractNumId w:val="4"/>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ll Numbered full journal&lt;/Style&gt;&lt;LeftDelim&gt;{&lt;/LeftDelim&gt;&lt;RightDelim&gt;}&lt;/RightDelim&gt;&lt;FontName&gt;Calibri&lt;/FontName&gt;&lt;FontSize&gt;10&lt;/FontSize&gt;&lt;ReflistTitle&gt;&lt;/ReflistTitle&gt;&lt;StartingRefnum&gt;1&lt;/StartingRefnum&gt;&lt;FirstLineIndent&gt;0&lt;/FirstLineIndent&gt;&lt;HangingIndent&gt;432&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9ptpt5t2e5faedaz9x0zfztfra0p0ffps0&quot;&gt;Bills library&lt;record-ids&gt;&lt;item&gt;5117&lt;/item&gt;&lt;item&gt;5186&lt;/item&gt;&lt;item&gt;5422&lt;/item&gt;&lt;item&gt;5504&lt;/item&gt;&lt;/record-ids&gt;&lt;/item&gt;&lt;/Libraries&gt;"/>
  </w:docVars>
  <w:rsids>
    <w:rsidRoot w:val="00A469D0"/>
    <w:rsid w:val="00000734"/>
    <w:rsid w:val="00002E5C"/>
    <w:rsid w:val="00003573"/>
    <w:rsid w:val="00003A2B"/>
    <w:rsid w:val="00005535"/>
    <w:rsid w:val="00011D51"/>
    <w:rsid w:val="00014E02"/>
    <w:rsid w:val="000157BF"/>
    <w:rsid w:val="00024AE6"/>
    <w:rsid w:val="00024D13"/>
    <w:rsid w:val="00030876"/>
    <w:rsid w:val="00035841"/>
    <w:rsid w:val="0003781E"/>
    <w:rsid w:val="00037DA7"/>
    <w:rsid w:val="00042A52"/>
    <w:rsid w:val="00046D97"/>
    <w:rsid w:val="00047990"/>
    <w:rsid w:val="000540BD"/>
    <w:rsid w:val="00055314"/>
    <w:rsid w:val="000560E9"/>
    <w:rsid w:val="000579A6"/>
    <w:rsid w:val="0006738A"/>
    <w:rsid w:val="000703B1"/>
    <w:rsid w:val="00071C78"/>
    <w:rsid w:val="000735A5"/>
    <w:rsid w:val="00073CB9"/>
    <w:rsid w:val="0007693D"/>
    <w:rsid w:val="00077606"/>
    <w:rsid w:val="00080B2C"/>
    <w:rsid w:val="00080E8B"/>
    <w:rsid w:val="00081F0B"/>
    <w:rsid w:val="00082722"/>
    <w:rsid w:val="00082E84"/>
    <w:rsid w:val="000837E1"/>
    <w:rsid w:val="00085BBC"/>
    <w:rsid w:val="00092203"/>
    <w:rsid w:val="000924E0"/>
    <w:rsid w:val="00092C74"/>
    <w:rsid w:val="000930B3"/>
    <w:rsid w:val="00093EAD"/>
    <w:rsid w:val="0009498D"/>
    <w:rsid w:val="000949FD"/>
    <w:rsid w:val="00097338"/>
    <w:rsid w:val="00097820"/>
    <w:rsid w:val="000A068E"/>
    <w:rsid w:val="000A0720"/>
    <w:rsid w:val="000A0BAF"/>
    <w:rsid w:val="000A150D"/>
    <w:rsid w:val="000A3D83"/>
    <w:rsid w:val="000A4795"/>
    <w:rsid w:val="000A4F73"/>
    <w:rsid w:val="000A5309"/>
    <w:rsid w:val="000B2D7B"/>
    <w:rsid w:val="000B306E"/>
    <w:rsid w:val="000B417B"/>
    <w:rsid w:val="000C0A10"/>
    <w:rsid w:val="000C12E6"/>
    <w:rsid w:val="000C1920"/>
    <w:rsid w:val="000C3033"/>
    <w:rsid w:val="000C374A"/>
    <w:rsid w:val="000C4DE5"/>
    <w:rsid w:val="000D2AE0"/>
    <w:rsid w:val="000D3441"/>
    <w:rsid w:val="000D5B21"/>
    <w:rsid w:val="000D75DA"/>
    <w:rsid w:val="000E1237"/>
    <w:rsid w:val="000E3CDF"/>
    <w:rsid w:val="000E4BA4"/>
    <w:rsid w:val="000F40A4"/>
    <w:rsid w:val="000F59F9"/>
    <w:rsid w:val="00103569"/>
    <w:rsid w:val="00104305"/>
    <w:rsid w:val="001043E0"/>
    <w:rsid w:val="00105FE5"/>
    <w:rsid w:val="001110B9"/>
    <w:rsid w:val="00111862"/>
    <w:rsid w:val="00116E71"/>
    <w:rsid w:val="00123DEA"/>
    <w:rsid w:val="001241AC"/>
    <w:rsid w:val="00124F40"/>
    <w:rsid w:val="00125181"/>
    <w:rsid w:val="00130299"/>
    <w:rsid w:val="001325D7"/>
    <w:rsid w:val="0013381E"/>
    <w:rsid w:val="00135E16"/>
    <w:rsid w:val="00136C72"/>
    <w:rsid w:val="00136EB3"/>
    <w:rsid w:val="00140F72"/>
    <w:rsid w:val="00141720"/>
    <w:rsid w:val="00150C87"/>
    <w:rsid w:val="00151521"/>
    <w:rsid w:val="001539F1"/>
    <w:rsid w:val="00160821"/>
    <w:rsid w:val="00160DE0"/>
    <w:rsid w:val="0016169D"/>
    <w:rsid w:val="00165B05"/>
    <w:rsid w:val="001672C2"/>
    <w:rsid w:val="00171BE9"/>
    <w:rsid w:val="001750D7"/>
    <w:rsid w:val="00175542"/>
    <w:rsid w:val="0017766F"/>
    <w:rsid w:val="00180E82"/>
    <w:rsid w:val="0018434A"/>
    <w:rsid w:val="001847C8"/>
    <w:rsid w:val="0018550C"/>
    <w:rsid w:val="001855C1"/>
    <w:rsid w:val="001871EB"/>
    <w:rsid w:val="00190644"/>
    <w:rsid w:val="001941DB"/>
    <w:rsid w:val="0019625E"/>
    <w:rsid w:val="00196B0A"/>
    <w:rsid w:val="001A1D29"/>
    <w:rsid w:val="001A6594"/>
    <w:rsid w:val="001A7CCD"/>
    <w:rsid w:val="001B4011"/>
    <w:rsid w:val="001B6C40"/>
    <w:rsid w:val="001B77B3"/>
    <w:rsid w:val="001C4EF3"/>
    <w:rsid w:val="001C6BB8"/>
    <w:rsid w:val="001D4DE8"/>
    <w:rsid w:val="001D7A39"/>
    <w:rsid w:val="001E1E51"/>
    <w:rsid w:val="001E44CD"/>
    <w:rsid w:val="00201D7C"/>
    <w:rsid w:val="00202873"/>
    <w:rsid w:val="00202EB8"/>
    <w:rsid w:val="0020468E"/>
    <w:rsid w:val="00204693"/>
    <w:rsid w:val="002063D2"/>
    <w:rsid w:val="00207335"/>
    <w:rsid w:val="00207CBD"/>
    <w:rsid w:val="00210946"/>
    <w:rsid w:val="00211944"/>
    <w:rsid w:val="00213343"/>
    <w:rsid w:val="00216382"/>
    <w:rsid w:val="002206A5"/>
    <w:rsid w:val="00220731"/>
    <w:rsid w:val="00221DE3"/>
    <w:rsid w:val="00223434"/>
    <w:rsid w:val="00226547"/>
    <w:rsid w:val="0022718F"/>
    <w:rsid w:val="00227880"/>
    <w:rsid w:val="002311D2"/>
    <w:rsid w:val="0023133D"/>
    <w:rsid w:val="00234743"/>
    <w:rsid w:val="00235E75"/>
    <w:rsid w:val="002409DC"/>
    <w:rsid w:val="00246BA9"/>
    <w:rsid w:val="002511F3"/>
    <w:rsid w:val="00253F78"/>
    <w:rsid w:val="00262548"/>
    <w:rsid w:val="0026338E"/>
    <w:rsid w:val="00263F61"/>
    <w:rsid w:val="002647F4"/>
    <w:rsid w:val="00264855"/>
    <w:rsid w:val="00265831"/>
    <w:rsid w:val="002727D2"/>
    <w:rsid w:val="00272A61"/>
    <w:rsid w:val="0027339A"/>
    <w:rsid w:val="0027443B"/>
    <w:rsid w:val="00274C02"/>
    <w:rsid w:val="00282BA5"/>
    <w:rsid w:val="00283BEC"/>
    <w:rsid w:val="00287975"/>
    <w:rsid w:val="002916EA"/>
    <w:rsid w:val="00293139"/>
    <w:rsid w:val="00293145"/>
    <w:rsid w:val="0029531C"/>
    <w:rsid w:val="002963D2"/>
    <w:rsid w:val="002A3BC9"/>
    <w:rsid w:val="002A6378"/>
    <w:rsid w:val="002B38D5"/>
    <w:rsid w:val="002B4B5D"/>
    <w:rsid w:val="002B57E6"/>
    <w:rsid w:val="002B65FB"/>
    <w:rsid w:val="002C05C6"/>
    <w:rsid w:val="002C3DBF"/>
    <w:rsid w:val="002C42DD"/>
    <w:rsid w:val="002C4EDE"/>
    <w:rsid w:val="002C6A60"/>
    <w:rsid w:val="002C7296"/>
    <w:rsid w:val="002D4697"/>
    <w:rsid w:val="002F093A"/>
    <w:rsid w:val="002F1F55"/>
    <w:rsid w:val="002F3D85"/>
    <w:rsid w:val="0030461F"/>
    <w:rsid w:val="003058CD"/>
    <w:rsid w:val="00306A1E"/>
    <w:rsid w:val="00306BBE"/>
    <w:rsid w:val="003138AD"/>
    <w:rsid w:val="0031444E"/>
    <w:rsid w:val="003163C1"/>
    <w:rsid w:val="00327C8C"/>
    <w:rsid w:val="00340E4B"/>
    <w:rsid w:val="00341F87"/>
    <w:rsid w:val="00343FBB"/>
    <w:rsid w:val="003466BF"/>
    <w:rsid w:val="00347433"/>
    <w:rsid w:val="00350390"/>
    <w:rsid w:val="00354380"/>
    <w:rsid w:val="00360005"/>
    <w:rsid w:val="0036150D"/>
    <w:rsid w:val="00361C13"/>
    <w:rsid w:val="003627A5"/>
    <w:rsid w:val="0037190C"/>
    <w:rsid w:val="003721FE"/>
    <w:rsid w:val="003730E6"/>
    <w:rsid w:val="00376BB3"/>
    <w:rsid w:val="00376CD1"/>
    <w:rsid w:val="003771BF"/>
    <w:rsid w:val="0038279C"/>
    <w:rsid w:val="00385671"/>
    <w:rsid w:val="003900F9"/>
    <w:rsid w:val="00391412"/>
    <w:rsid w:val="003A05A2"/>
    <w:rsid w:val="003A2A67"/>
    <w:rsid w:val="003A637D"/>
    <w:rsid w:val="003A6527"/>
    <w:rsid w:val="003B0320"/>
    <w:rsid w:val="003B239A"/>
    <w:rsid w:val="003B53CD"/>
    <w:rsid w:val="003B7E86"/>
    <w:rsid w:val="003C3841"/>
    <w:rsid w:val="003C5766"/>
    <w:rsid w:val="003C697C"/>
    <w:rsid w:val="003C7DDA"/>
    <w:rsid w:val="003D1D45"/>
    <w:rsid w:val="003D2479"/>
    <w:rsid w:val="003D28D8"/>
    <w:rsid w:val="003D678F"/>
    <w:rsid w:val="003E0938"/>
    <w:rsid w:val="003E5FAA"/>
    <w:rsid w:val="003F0977"/>
    <w:rsid w:val="003F5691"/>
    <w:rsid w:val="003F6BB9"/>
    <w:rsid w:val="0040278F"/>
    <w:rsid w:val="004038CC"/>
    <w:rsid w:val="00406AB5"/>
    <w:rsid w:val="00412022"/>
    <w:rsid w:val="0041375B"/>
    <w:rsid w:val="00414522"/>
    <w:rsid w:val="004148A1"/>
    <w:rsid w:val="00414E77"/>
    <w:rsid w:val="004171EB"/>
    <w:rsid w:val="00417257"/>
    <w:rsid w:val="0042180B"/>
    <w:rsid w:val="0042392B"/>
    <w:rsid w:val="00427618"/>
    <w:rsid w:val="00430842"/>
    <w:rsid w:val="004308D7"/>
    <w:rsid w:val="0043368E"/>
    <w:rsid w:val="00435A38"/>
    <w:rsid w:val="00437B28"/>
    <w:rsid w:val="004504EF"/>
    <w:rsid w:val="004570A0"/>
    <w:rsid w:val="00466264"/>
    <w:rsid w:val="0046735C"/>
    <w:rsid w:val="004729D5"/>
    <w:rsid w:val="00473409"/>
    <w:rsid w:val="00477F08"/>
    <w:rsid w:val="00481013"/>
    <w:rsid w:val="00484B7A"/>
    <w:rsid w:val="00486856"/>
    <w:rsid w:val="00491D09"/>
    <w:rsid w:val="00495CAE"/>
    <w:rsid w:val="004A105B"/>
    <w:rsid w:val="004A12A8"/>
    <w:rsid w:val="004A23F0"/>
    <w:rsid w:val="004A3564"/>
    <w:rsid w:val="004A684E"/>
    <w:rsid w:val="004B44A3"/>
    <w:rsid w:val="004B4A8C"/>
    <w:rsid w:val="004C0098"/>
    <w:rsid w:val="004C1C2F"/>
    <w:rsid w:val="004C2290"/>
    <w:rsid w:val="004C5720"/>
    <w:rsid w:val="004C6AE8"/>
    <w:rsid w:val="004D0E0F"/>
    <w:rsid w:val="004D0E40"/>
    <w:rsid w:val="004D1DA6"/>
    <w:rsid w:val="004D3FAF"/>
    <w:rsid w:val="004D523D"/>
    <w:rsid w:val="004E02F5"/>
    <w:rsid w:val="004E1E5E"/>
    <w:rsid w:val="004E23FA"/>
    <w:rsid w:val="004E5782"/>
    <w:rsid w:val="004E585A"/>
    <w:rsid w:val="004E673F"/>
    <w:rsid w:val="004E688E"/>
    <w:rsid w:val="004F3A87"/>
    <w:rsid w:val="004F4407"/>
    <w:rsid w:val="004F4DE3"/>
    <w:rsid w:val="004F62CC"/>
    <w:rsid w:val="004F765D"/>
    <w:rsid w:val="00500617"/>
    <w:rsid w:val="00500E7D"/>
    <w:rsid w:val="0050463F"/>
    <w:rsid w:val="00506E1C"/>
    <w:rsid w:val="0051443F"/>
    <w:rsid w:val="00514D7C"/>
    <w:rsid w:val="005152A7"/>
    <w:rsid w:val="00515614"/>
    <w:rsid w:val="00515D47"/>
    <w:rsid w:val="00520F3F"/>
    <w:rsid w:val="005227D3"/>
    <w:rsid w:val="00523065"/>
    <w:rsid w:val="00523AC7"/>
    <w:rsid w:val="00531DCB"/>
    <w:rsid w:val="0053279C"/>
    <w:rsid w:val="00533BB0"/>
    <w:rsid w:val="005351CA"/>
    <w:rsid w:val="00541E6E"/>
    <w:rsid w:val="00542C67"/>
    <w:rsid w:val="005442CD"/>
    <w:rsid w:val="005448AF"/>
    <w:rsid w:val="00544FC1"/>
    <w:rsid w:val="00545057"/>
    <w:rsid w:val="00550AD3"/>
    <w:rsid w:val="005515F5"/>
    <w:rsid w:val="005523AA"/>
    <w:rsid w:val="005532D2"/>
    <w:rsid w:val="00566A17"/>
    <w:rsid w:val="00567418"/>
    <w:rsid w:val="005707B6"/>
    <w:rsid w:val="0057185D"/>
    <w:rsid w:val="005832F5"/>
    <w:rsid w:val="00583877"/>
    <w:rsid w:val="00584F6D"/>
    <w:rsid w:val="005850EF"/>
    <w:rsid w:val="00587D8D"/>
    <w:rsid w:val="00594EA1"/>
    <w:rsid w:val="0059598E"/>
    <w:rsid w:val="005A0FCA"/>
    <w:rsid w:val="005A1336"/>
    <w:rsid w:val="005A1843"/>
    <w:rsid w:val="005A221A"/>
    <w:rsid w:val="005A38C4"/>
    <w:rsid w:val="005A3CD2"/>
    <w:rsid w:val="005A6476"/>
    <w:rsid w:val="005B0B5F"/>
    <w:rsid w:val="005B12DA"/>
    <w:rsid w:val="005B27C4"/>
    <w:rsid w:val="005B4246"/>
    <w:rsid w:val="005C02BB"/>
    <w:rsid w:val="005C0791"/>
    <w:rsid w:val="005C2F11"/>
    <w:rsid w:val="005C3003"/>
    <w:rsid w:val="005C40C2"/>
    <w:rsid w:val="005C4775"/>
    <w:rsid w:val="005D245F"/>
    <w:rsid w:val="005D2CA6"/>
    <w:rsid w:val="005D471E"/>
    <w:rsid w:val="005E568A"/>
    <w:rsid w:val="005F1B3D"/>
    <w:rsid w:val="005F5124"/>
    <w:rsid w:val="005F64D3"/>
    <w:rsid w:val="00603ECB"/>
    <w:rsid w:val="006114CF"/>
    <w:rsid w:val="00614185"/>
    <w:rsid w:val="00620321"/>
    <w:rsid w:val="006207D3"/>
    <w:rsid w:val="0062098E"/>
    <w:rsid w:val="0062183E"/>
    <w:rsid w:val="00625F3B"/>
    <w:rsid w:val="006273C2"/>
    <w:rsid w:val="00630D83"/>
    <w:rsid w:val="00630EDE"/>
    <w:rsid w:val="00631EC7"/>
    <w:rsid w:val="00631F14"/>
    <w:rsid w:val="006321F7"/>
    <w:rsid w:val="00634031"/>
    <w:rsid w:val="00642BFA"/>
    <w:rsid w:val="00650515"/>
    <w:rsid w:val="006505C5"/>
    <w:rsid w:val="006531D9"/>
    <w:rsid w:val="00655E99"/>
    <w:rsid w:val="00656CEF"/>
    <w:rsid w:val="00657E28"/>
    <w:rsid w:val="006602DF"/>
    <w:rsid w:val="00660A26"/>
    <w:rsid w:val="0066221E"/>
    <w:rsid w:val="006675EC"/>
    <w:rsid w:val="00670951"/>
    <w:rsid w:val="00674071"/>
    <w:rsid w:val="00675D40"/>
    <w:rsid w:val="00676E91"/>
    <w:rsid w:val="00677BB9"/>
    <w:rsid w:val="0068047A"/>
    <w:rsid w:val="00684F89"/>
    <w:rsid w:val="0068656A"/>
    <w:rsid w:val="0069227C"/>
    <w:rsid w:val="006964FF"/>
    <w:rsid w:val="00696C23"/>
    <w:rsid w:val="0069790D"/>
    <w:rsid w:val="006A2D4B"/>
    <w:rsid w:val="006B45CD"/>
    <w:rsid w:val="006B53E5"/>
    <w:rsid w:val="006B577A"/>
    <w:rsid w:val="006C36EE"/>
    <w:rsid w:val="006C6F78"/>
    <w:rsid w:val="006C75C5"/>
    <w:rsid w:val="006D35B3"/>
    <w:rsid w:val="006D4EC6"/>
    <w:rsid w:val="006E1C15"/>
    <w:rsid w:val="006E1E80"/>
    <w:rsid w:val="006E23AB"/>
    <w:rsid w:val="006E3390"/>
    <w:rsid w:val="006E41EE"/>
    <w:rsid w:val="006E64C4"/>
    <w:rsid w:val="006E6582"/>
    <w:rsid w:val="006E747F"/>
    <w:rsid w:val="006E7B4E"/>
    <w:rsid w:val="006F168C"/>
    <w:rsid w:val="006F1F82"/>
    <w:rsid w:val="006F3108"/>
    <w:rsid w:val="0070568D"/>
    <w:rsid w:val="0071142F"/>
    <w:rsid w:val="00717C43"/>
    <w:rsid w:val="00725FFC"/>
    <w:rsid w:val="00740BDF"/>
    <w:rsid w:val="00741DC6"/>
    <w:rsid w:val="00743A89"/>
    <w:rsid w:val="007460C1"/>
    <w:rsid w:val="00754A05"/>
    <w:rsid w:val="0075627D"/>
    <w:rsid w:val="0076391F"/>
    <w:rsid w:val="00765434"/>
    <w:rsid w:val="00773655"/>
    <w:rsid w:val="00774372"/>
    <w:rsid w:val="007751C2"/>
    <w:rsid w:val="00776964"/>
    <w:rsid w:val="00780388"/>
    <w:rsid w:val="00781EB5"/>
    <w:rsid w:val="0078356E"/>
    <w:rsid w:val="007A20CC"/>
    <w:rsid w:val="007A4724"/>
    <w:rsid w:val="007A4A65"/>
    <w:rsid w:val="007A782D"/>
    <w:rsid w:val="007A7DAA"/>
    <w:rsid w:val="007B4807"/>
    <w:rsid w:val="007B51EF"/>
    <w:rsid w:val="007C22C7"/>
    <w:rsid w:val="007C37D3"/>
    <w:rsid w:val="007C63EC"/>
    <w:rsid w:val="007D0989"/>
    <w:rsid w:val="007D258B"/>
    <w:rsid w:val="007D5C16"/>
    <w:rsid w:val="007D7293"/>
    <w:rsid w:val="007D795F"/>
    <w:rsid w:val="007D79BD"/>
    <w:rsid w:val="007D7A26"/>
    <w:rsid w:val="007E4D41"/>
    <w:rsid w:val="007E6D12"/>
    <w:rsid w:val="007F0A77"/>
    <w:rsid w:val="007F53B0"/>
    <w:rsid w:val="007F6580"/>
    <w:rsid w:val="00805266"/>
    <w:rsid w:val="00813103"/>
    <w:rsid w:val="00813640"/>
    <w:rsid w:val="00815B05"/>
    <w:rsid w:val="008165B8"/>
    <w:rsid w:val="0081740B"/>
    <w:rsid w:val="008226F1"/>
    <w:rsid w:val="0082323B"/>
    <w:rsid w:val="00823722"/>
    <w:rsid w:val="00824D7B"/>
    <w:rsid w:val="00824DC9"/>
    <w:rsid w:val="008262FA"/>
    <w:rsid w:val="00832584"/>
    <w:rsid w:val="00832DCA"/>
    <w:rsid w:val="008332BE"/>
    <w:rsid w:val="00834204"/>
    <w:rsid w:val="008366DE"/>
    <w:rsid w:val="00841442"/>
    <w:rsid w:val="008417C0"/>
    <w:rsid w:val="00843AE5"/>
    <w:rsid w:val="00843E2D"/>
    <w:rsid w:val="0084424D"/>
    <w:rsid w:val="00846A99"/>
    <w:rsid w:val="00847D0D"/>
    <w:rsid w:val="008539FE"/>
    <w:rsid w:val="008614B8"/>
    <w:rsid w:val="00862599"/>
    <w:rsid w:val="00864506"/>
    <w:rsid w:val="008660B9"/>
    <w:rsid w:val="0086791F"/>
    <w:rsid w:val="00867AFF"/>
    <w:rsid w:val="0087022C"/>
    <w:rsid w:val="008706AF"/>
    <w:rsid w:val="00873F55"/>
    <w:rsid w:val="008741C9"/>
    <w:rsid w:val="00874FB6"/>
    <w:rsid w:val="00877EC6"/>
    <w:rsid w:val="00877ED1"/>
    <w:rsid w:val="008807FC"/>
    <w:rsid w:val="008810B7"/>
    <w:rsid w:val="00884E03"/>
    <w:rsid w:val="00884F7A"/>
    <w:rsid w:val="00885C6F"/>
    <w:rsid w:val="00887502"/>
    <w:rsid w:val="00890881"/>
    <w:rsid w:val="0089652B"/>
    <w:rsid w:val="00897BB0"/>
    <w:rsid w:val="00897F18"/>
    <w:rsid w:val="008A00CF"/>
    <w:rsid w:val="008A105B"/>
    <w:rsid w:val="008A1C39"/>
    <w:rsid w:val="008A3C9F"/>
    <w:rsid w:val="008B65CE"/>
    <w:rsid w:val="008C290C"/>
    <w:rsid w:val="008D09AD"/>
    <w:rsid w:val="008D103C"/>
    <w:rsid w:val="008D2459"/>
    <w:rsid w:val="008D33D9"/>
    <w:rsid w:val="008D3A25"/>
    <w:rsid w:val="008D3A55"/>
    <w:rsid w:val="008D5BEA"/>
    <w:rsid w:val="008D5E60"/>
    <w:rsid w:val="008E292D"/>
    <w:rsid w:val="008F2076"/>
    <w:rsid w:val="00904A19"/>
    <w:rsid w:val="00916181"/>
    <w:rsid w:val="009200EE"/>
    <w:rsid w:val="009208C9"/>
    <w:rsid w:val="00932F17"/>
    <w:rsid w:val="0093643F"/>
    <w:rsid w:val="0094075F"/>
    <w:rsid w:val="00942A3B"/>
    <w:rsid w:val="00951354"/>
    <w:rsid w:val="0095260B"/>
    <w:rsid w:val="00953E6F"/>
    <w:rsid w:val="0096043D"/>
    <w:rsid w:val="00962AB5"/>
    <w:rsid w:val="00965C5E"/>
    <w:rsid w:val="00966857"/>
    <w:rsid w:val="00977B1C"/>
    <w:rsid w:val="00980B12"/>
    <w:rsid w:val="009829DE"/>
    <w:rsid w:val="009848E7"/>
    <w:rsid w:val="0098495E"/>
    <w:rsid w:val="00985C89"/>
    <w:rsid w:val="0099011D"/>
    <w:rsid w:val="00990CE6"/>
    <w:rsid w:val="00991625"/>
    <w:rsid w:val="00991C6D"/>
    <w:rsid w:val="009937E3"/>
    <w:rsid w:val="00995A0B"/>
    <w:rsid w:val="009A006E"/>
    <w:rsid w:val="009A2A51"/>
    <w:rsid w:val="009A679C"/>
    <w:rsid w:val="009A6B00"/>
    <w:rsid w:val="009B0624"/>
    <w:rsid w:val="009B3A2D"/>
    <w:rsid w:val="009B65D1"/>
    <w:rsid w:val="009C1088"/>
    <w:rsid w:val="009C370C"/>
    <w:rsid w:val="009C3C61"/>
    <w:rsid w:val="009C4AFD"/>
    <w:rsid w:val="009D06E6"/>
    <w:rsid w:val="009D3972"/>
    <w:rsid w:val="009E105A"/>
    <w:rsid w:val="009E7532"/>
    <w:rsid w:val="009F09DB"/>
    <w:rsid w:val="009F0D3F"/>
    <w:rsid w:val="009F2214"/>
    <w:rsid w:val="009F4CFE"/>
    <w:rsid w:val="009F60A7"/>
    <w:rsid w:val="009F6E2A"/>
    <w:rsid w:val="00A02781"/>
    <w:rsid w:val="00A05534"/>
    <w:rsid w:val="00A05BC6"/>
    <w:rsid w:val="00A06FE1"/>
    <w:rsid w:val="00A07626"/>
    <w:rsid w:val="00A12D37"/>
    <w:rsid w:val="00A13251"/>
    <w:rsid w:val="00A145EC"/>
    <w:rsid w:val="00A16495"/>
    <w:rsid w:val="00A23E70"/>
    <w:rsid w:val="00A2524F"/>
    <w:rsid w:val="00A2688C"/>
    <w:rsid w:val="00A322F5"/>
    <w:rsid w:val="00A32386"/>
    <w:rsid w:val="00A3326C"/>
    <w:rsid w:val="00A37AB7"/>
    <w:rsid w:val="00A37D59"/>
    <w:rsid w:val="00A43286"/>
    <w:rsid w:val="00A469D0"/>
    <w:rsid w:val="00A51AD6"/>
    <w:rsid w:val="00A55EE2"/>
    <w:rsid w:val="00A645D7"/>
    <w:rsid w:val="00A671CB"/>
    <w:rsid w:val="00A70F3B"/>
    <w:rsid w:val="00A73A06"/>
    <w:rsid w:val="00A80086"/>
    <w:rsid w:val="00A80A72"/>
    <w:rsid w:val="00A81A55"/>
    <w:rsid w:val="00A83BC9"/>
    <w:rsid w:val="00A84400"/>
    <w:rsid w:val="00A84848"/>
    <w:rsid w:val="00A84934"/>
    <w:rsid w:val="00A85ED0"/>
    <w:rsid w:val="00A86173"/>
    <w:rsid w:val="00A92A21"/>
    <w:rsid w:val="00A92B69"/>
    <w:rsid w:val="00A95FDA"/>
    <w:rsid w:val="00A960D6"/>
    <w:rsid w:val="00A963C8"/>
    <w:rsid w:val="00A96A98"/>
    <w:rsid w:val="00A96AA1"/>
    <w:rsid w:val="00A97E9A"/>
    <w:rsid w:val="00AA29BA"/>
    <w:rsid w:val="00AA4E08"/>
    <w:rsid w:val="00AB0289"/>
    <w:rsid w:val="00AB0C96"/>
    <w:rsid w:val="00AB6EC9"/>
    <w:rsid w:val="00AB7653"/>
    <w:rsid w:val="00AC4D6B"/>
    <w:rsid w:val="00AC5D3B"/>
    <w:rsid w:val="00AC78E1"/>
    <w:rsid w:val="00AD15F0"/>
    <w:rsid w:val="00AD4967"/>
    <w:rsid w:val="00AD4C41"/>
    <w:rsid w:val="00AD55DF"/>
    <w:rsid w:val="00AE604F"/>
    <w:rsid w:val="00AF0AFB"/>
    <w:rsid w:val="00AF352B"/>
    <w:rsid w:val="00AF5D96"/>
    <w:rsid w:val="00B02FC4"/>
    <w:rsid w:val="00B06B79"/>
    <w:rsid w:val="00B06F18"/>
    <w:rsid w:val="00B10568"/>
    <w:rsid w:val="00B117CF"/>
    <w:rsid w:val="00B121A4"/>
    <w:rsid w:val="00B13A24"/>
    <w:rsid w:val="00B14606"/>
    <w:rsid w:val="00B151AC"/>
    <w:rsid w:val="00B15962"/>
    <w:rsid w:val="00B201B6"/>
    <w:rsid w:val="00B219D8"/>
    <w:rsid w:val="00B22B11"/>
    <w:rsid w:val="00B23362"/>
    <w:rsid w:val="00B23A82"/>
    <w:rsid w:val="00B2487C"/>
    <w:rsid w:val="00B257EE"/>
    <w:rsid w:val="00B27569"/>
    <w:rsid w:val="00B303B2"/>
    <w:rsid w:val="00B3434E"/>
    <w:rsid w:val="00B36039"/>
    <w:rsid w:val="00B36AAD"/>
    <w:rsid w:val="00B456EB"/>
    <w:rsid w:val="00B4766E"/>
    <w:rsid w:val="00B52FE4"/>
    <w:rsid w:val="00B54CB9"/>
    <w:rsid w:val="00B579A0"/>
    <w:rsid w:val="00B734DB"/>
    <w:rsid w:val="00B73A8A"/>
    <w:rsid w:val="00B75748"/>
    <w:rsid w:val="00B77AF8"/>
    <w:rsid w:val="00B820BD"/>
    <w:rsid w:val="00B8467D"/>
    <w:rsid w:val="00B85B06"/>
    <w:rsid w:val="00B906CE"/>
    <w:rsid w:val="00B9753C"/>
    <w:rsid w:val="00BA2476"/>
    <w:rsid w:val="00BA7FDE"/>
    <w:rsid w:val="00BB0067"/>
    <w:rsid w:val="00BB32B8"/>
    <w:rsid w:val="00BB481F"/>
    <w:rsid w:val="00BB4F8C"/>
    <w:rsid w:val="00BB5E38"/>
    <w:rsid w:val="00BB77C6"/>
    <w:rsid w:val="00BC3584"/>
    <w:rsid w:val="00BC493C"/>
    <w:rsid w:val="00BC4B5B"/>
    <w:rsid w:val="00BC6713"/>
    <w:rsid w:val="00BC6E15"/>
    <w:rsid w:val="00BC73B9"/>
    <w:rsid w:val="00BC73F7"/>
    <w:rsid w:val="00BD013B"/>
    <w:rsid w:val="00BD11BD"/>
    <w:rsid w:val="00BD3153"/>
    <w:rsid w:val="00BD4645"/>
    <w:rsid w:val="00BD4F5C"/>
    <w:rsid w:val="00BD59F6"/>
    <w:rsid w:val="00BE1F65"/>
    <w:rsid w:val="00BE23DB"/>
    <w:rsid w:val="00BE2DA0"/>
    <w:rsid w:val="00BE3B2D"/>
    <w:rsid w:val="00BE4185"/>
    <w:rsid w:val="00BE68D0"/>
    <w:rsid w:val="00BF4304"/>
    <w:rsid w:val="00BF455D"/>
    <w:rsid w:val="00BF5F0D"/>
    <w:rsid w:val="00C0127D"/>
    <w:rsid w:val="00C01C87"/>
    <w:rsid w:val="00C0683E"/>
    <w:rsid w:val="00C07EDD"/>
    <w:rsid w:val="00C11B23"/>
    <w:rsid w:val="00C1544B"/>
    <w:rsid w:val="00C16451"/>
    <w:rsid w:val="00C20654"/>
    <w:rsid w:val="00C2307C"/>
    <w:rsid w:val="00C2544F"/>
    <w:rsid w:val="00C25B32"/>
    <w:rsid w:val="00C30288"/>
    <w:rsid w:val="00C31304"/>
    <w:rsid w:val="00C334C4"/>
    <w:rsid w:val="00C33596"/>
    <w:rsid w:val="00C36A27"/>
    <w:rsid w:val="00C370CB"/>
    <w:rsid w:val="00C40663"/>
    <w:rsid w:val="00C40DD7"/>
    <w:rsid w:val="00C43389"/>
    <w:rsid w:val="00C441A1"/>
    <w:rsid w:val="00C4437E"/>
    <w:rsid w:val="00C44CD8"/>
    <w:rsid w:val="00C456CF"/>
    <w:rsid w:val="00C47035"/>
    <w:rsid w:val="00C4729F"/>
    <w:rsid w:val="00C50ED2"/>
    <w:rsid w:val="00C52255"/>
    <w:rsid w:val="00C53CF6"/>
    <w:rsid w:val="00C5461B"/>
    <w:rsid w:val="00C609E3"/>
    <w:rsid w:val="00C60F92"/>
    <w:rsid w:val="00C66E3D"/>
    <w:rsid w:val="00C673B3"/>
    <w:rsid w:val="00C73982"/>
    <w:rsid w:val="00C76F00"/>
    <w:rsid w:val="00C772BD"/>
    <w:rsid w:val="00C80391"/>
    <w:rsid w:val="00C82457"/>
    <w:rsid w:val="00C84D5A"/>
    <w:rsid w:val="00C85372"/>
    <w:rsid w:val="00C87FEC"/>
    <w:rsid w:val="00C90359"/>
    <w:rsid w:val="00C906E7"/>
    <w:rsid w:val="00C9402D"/>
    <w:rsid w:val="00C948DD"/>
    <w:rsid w:val="00C95070"/>
    <w:rsid w:val="00CA0213"/>
    <w:rsid w:val="00CA116F"/>
    <w:rsid w:val="00CA6E6B"/>
    <w:rsid w:val="00CA7CB9"/>
    <w:rsid w:val="00CB2483"/>
    <w:rsid w:val="00CB4B9B"/>
    <w:rsid w:val="00CB505B"/>
    <w:rsid w:val="00CB7D18"/>
    <w:rsid w:val="00CC2798"/>
    <w:rsid w:val="00CC3B42"/>
    <w:rsid w:val="00CC72C0"/>
    <w:rsid w:val="00CD15D3"/>
    <w:rsid w:val="00CD1731"/>
    <w:rsid w:val="00CD3331"/>
    <w:rsid w:val="00CD4ECE"/>
    <w:rsid w:val="00CD50F0"/>
    <w:rsid w:val="00CD63A0"/>
    <w:rsid w:val="00CD777B"/>
    <w:rsid w:val="00CE0307"/>
    <w:rsid w:val="00CE07CC"/>
    <w:rsid w:val="00CE5887"/>
    <w:rsid w:val="00CE5E56"/>
    <w:rsid w:val="00CE6993"/>
    <w:rsid w:val="00CE6BFE"/>
    <w:rsid w:val="00CE7112"/>
    <w:rsid w:val="00CF33A8"/>
    <w:rsid w:val="00D003A2"/>
    <w:rsid w:val="00D00D6A"/>
    <w:rsid w:val="00D021A8"/>
    <w:rsid w:val="00D10855"/>
    <w:rsid w:val="00D16E64"/>
    <w:rsid w:val="00D2315C"/>
    <w:rsid w:val="00D26CB4"/>
    <w:rsid w:val="00D27763"/>
    <w:rsid w:val="00D278D8"/>
    <w:rsid w:val="00D30AD7"/>
    <w:rsid w:val="00D31D78"/>
    <w:rsid w:val="00D33C46"/>
    <w:rsid w:val="00D407D2"/>
    <w:rsid w:val="00D42CD3"/>
    <w:rsid w:val="00D43A19"/>
    <w:rsid w:val="00D463E4"/>
    <w:rsid w:val="00D4670D"/>
    <w:rsid w:val="00D47602"/>
    <w:rsid w:val="00D522CE"/>
    <w:rsid w:val="00D52A7C"/>
    <w:rsid w:val="00D53180"/>
    <w:rsid w:val="00D55396"/>
    <w:rsid w:val="00D55C6F"/>
    <w:rsid w:val="00D57F3E"/>
    <w:rsid w:val="00D63146"/>
    <w:rsid w:val="00D656A0"/>
    <w:rsid w:val="00D657C5"/>
    <w:rsid w:val="00D65BB1"/>
    <w:rsid w:val="00D66321"/>
    <w:rsid w:val="00D66DA4"/>
    <w:rsid w:val="00D66F16"/>
    <w:rsid w:val="00D7096A"/>
    <w:rsid w:val="00D7443C"/>
    <w:rsid w:val="00D761D6"/>
    <w:rsid w:val="00D76F1F"/>
    <w:rsid w:val="00D80B97"/>
    <w:rsid w:val="00D93370"/>
    <w:rsid w:val="00D94876"/>
    <w:rsid w:val="00D97AE9"/>
    <w:rsid w:val="00D97B2F"/>
    <w:rsid w:val="00DA334A"/>
    <w:rsid w:val="00DA7BF0"/>
    <w:rsid w:val="00DB170C"/>
    <w:rsid w:val="00DB1F62"/>
    <w:rsid w:val="00DB315E"/>
    <w:rsid w:val="00DB3553"/>
    <w:rsid w:val="00DB42DE"/>
    <w:rsid w:val="00DB4D2A"/>
    <w:rsid w:val="00DB62C9"/>
    <w:rsid w:val="00DB77B0"/>
    <w:rsid w:val="00DB7CAC"/>
    <w:rsid w:val="00DC10B3"/>
    <w:rsid w:val="00DC1517"/>
    <w:rsid w:val="00DC2596"/>
    <w:rsid w:val="00DC317B"/>
    <w:rsid w:val="00DC385C"/>
    <w:rsid w:val="00DC3F2E"/>
    <w:rsid w:val="00DD0B4D"/>
    <w:rsid w:val="00DD451F"/>
    <w:rsid w:val="00DD4845"/>
    <w:rsid w:val="00DD4DE7"/>
    <w:rsid w:val="00DD7512"/>
    <w:rsid w:val="00DD75FD"/>
    <w:rsid w:val="00DE173D"/>
    <w:rsid w:val="00DE3C77"/>
    <w:rsid w:val="00DE3D58"/>
    <w:rsid w:val="00DE40BC"/>
    <w:rsid w:val="00DE51BC"/>
    <w:rsid w:val="00DE532C"/>
    <w:rsid w:val="00DE67AF"/>
    <w:rsid w:val="00DF2B0E"/>
    <w:rsid w:val="00DF3D44"/>
    <w:rsid w:val="00DF4AB6"/>
    <w:rsid w:val="00E0190D"/>
    <w:rsid w:val="00E027B1"/>
    <w:rsid w:val="00E10961"/>
    <w:rsid w:val="00E2129A"/>
    <w:rsid w:val="00E222D6"/>
    <w:rsid w:val="00E2245B"/>
    <w:rsid w:val="00E250CB"/>
    <w:rsid w:val="00E324BB"/>
    <w:rsid w:val="00E32802"/>
    <w:rsid w:val="00E32868"/>
    <w:rsid w:val="00E339CB"/>
    <w:rsid w:val="00E3443A"/>
    <w:rsid w:val="00E42774"/>
    <w:rsid w:val="00E45344"/>
    <w:rsid w:val="00E4564B"/>
    <w:rsid w:val="00E55E6E"/>
    <w:rsid w:val="00E60FED"/>
    <w:rsid w:val="00E61C0F"/>
    <w:rsid w:val="00E630A5"/>
    <w:rsid w:val="00E708AC"/>
    <w:rsid w:val="00E7136E"/>
    <w:rsid w:val="00E71AD5"/>
    <w:rsid w:val="00E7360A"/>
    <w:rsid w:val="00E742E1"/>
    <w:rsid w:val="00E74764"/>
    <w:rsid w:val="00E74CC4"/>
    <w:rsid w:val="00E777D6"/>
    <w:rsid w:val="00E81052"/>
    <w:rsid w:val="00E82454"/>
    <w:rsid w:val="00E835B7"/>
    <w:rsid w:val="00E839A5"/>
    <w:rsid w:val="00E83E46"/>
    <w:rsid w:val="00E932F8"/>
    <w:rsid w:val="00E94BD5"/>
    <w:rsid w:val="00E950AC"/>
    <w:rsid w:val="00EA340F"/>
    <w:rsid w:val="00EA4558"/>
    <w:rsid w:val="00EA46A6"/>
    <w:rsid w:val="00EA72C0"/>
    <w:rsid w:val="00EA7A03"/>
    <w:rsid w:val="00EB3B09"/>
    <w:rsid w:val="00EB4A3F"/>
    <w:rsid w:val="00EB5BE1"/>
    <w:rsid w:val="00EB7592"/>
    <w:rsid w:val="00EC279A"/>
    <w:rsid w:val="00EC2C7F"/>
    <w:rsid w:val="00EC7BF7"/>
    <w:rsid w:val="00EC7CF8"/>
    <w:rsid w:val="00ED1404"/>
    <w:rsid w:val="00ED516C"/>
    <w:rsid w:val="00ED5F42"/>
    <w:rsid w:val="00ED6249"/>
    <w:rsid w:val="00EE16CA"/>
    <w:rsid w:val="00EE7D6A"/>
    <w:rsid w:val="00EF41B7"/>
    <w:rsid w:val="00EF4F46"/>
    <w:rsid w:val="00EF5E5B"/>
    <w:rsid w:val="00F00508"/>
    <w:rsid w:val="00F0134E"/>
    <w:rsid w:val="00F05F28"/>
    <w:rsid w:val="00F071AB"/>
    <w:rsid w:val="00F10F16"/>
    <w:rsid w:val="00F11947"/>
    <w:rsid w:val="00F16A15"/>
    <w:rsid w:val="00F213CF"/>
    <w:rsid w:val="00F216A4"/>
    <w:rsid w:val="00F2371B"/>
    <w:rsid w:val="00F24CAA"/>
    <w:rsid w:val="00F30140"/>
    <w:rsid w:val="00F3205D"/>
    <w:rsid w:val="00F32824"/>
    <w:rsid w:val="00F3305D"/>
    <w:rsid w:val="00F34796"/>
    <w:rsid w:val="00F35C42"/>
    <w:rsid w:val="00F3661F"/>
    <w:rsid w:val="00F4025B"/>
    <w:rsid w:val="00F426FB"/>
    <w:rsid w:val="00F436B6"/>
    <w:rsid w:val="00F46284"/>
    <w:rsid w:val="00F478A5"/>
    <w:rsid w:val="00F47D15"/>
    <w:rsid w:val="00F54A08"/>
    <w:rsid w:val="00F572FB"/>
    <w:rsid w:val="00F71583"/>
    <w:rsid w:val="00F760E3"/>
    <w:rsid w:val="00F77FA1"/>
    <w:rsid w:val="00F81396"/>
    <w:rsid w:val="00F81E1D"/>
    <w:rsid w:val="00F97A7A"/>
    <w:rsid w:val="00FA1E44"/>
    <w:rsid w:val="00FA6892"/>
    <w:rsid w:val="00FB41AD"/>
    <w:rsid w:val="00FB520E"/>
    <w:rsid w:val="00FB7CFE"/>
    <w:rsid w:val="00FC19AA"/>
    <w:rsid w:val="00FC4A03"/>
    <w:rsid w:val="00FD2935"/>
    <w:rsid w:val="00FE655C"/>
    <w:rsid w:val="00FF1DFA"/>
    <w:rsid w:val="00FF2D15"/>
    <w:rsid w:val="00FF72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ity"/>
  <w:smartTagType w:namespaceuri="urn:schemas-microsoft-com:office:smarttags" w:name="Street"/>
  <w:smartTagType w:namespaceuri="urn:schemas-microsoft-com:office:smarttags" w:name="address"/>
  <w:shapeDefaults>
    <o:shapedefaults v:ext="edit" spidmax="2049"/>
    <o:shapelayout v:ext="edit">
      <o:idmap v:ext="edit" data="1"/>
    </o:shapelayout>
  </w:shapeDefaults>
  <w:decimalSymbol w:val="."/>
  <w:listSeparator w:val=","/>
  <w14:docId w14:val="1BD7B414"/>
  <w15:docId w15:val="{0F13425C-C717-4B3B-A587-75A81D90F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84F89"/>
    <w:pPr>
      <w:spacing w:after="0"/>
      <w:jc w:val="both"/>
    </w:pPr>
  </w:style>
  <w:style w:type="paragraph" w:styleId="Heading1">
    <w:name w:val="heading 1"/>
    <w:basedOn w:val="Normal"/>
    <w:next w:val="Normal"/>
    <w:link w:val="Heading1Char"/>
    <w:uiPriority w:val="9"/>
    <w:qFormat/>
    <w:rsid w:val="003F6BB9"/>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F6BB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F6BB9"/>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F6BB9"/>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F6BB9"/>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F6BB9"/>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F6BB9"/>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F6BB9"/>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3F6BB9"/>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0C1920"/>
    <w:rPr>
      <w:color w:val="0000FF"/>
      <w:u w:val="single"/>
    </w:rPr>
  </w:style>
  <w:style w:type="paragraph" w:styleId="TOC1">
    <w:name w:val="toc 1"/>
    <w:basedOn w:val="Normal"/>
    <w:next w:val="Normal"/>
    <w:autoRedefine/>
    <w:uiPriority w:val="39"/>
    <w:rsid w:val="005A221A"/>
  </w:style>
  <w:style w:type="paragraph" w:styleId="TOC2">
    <w:name w:val="toc 2"/>
    <w:basedOn w:val="Normal"/>
    <w:next w:val="Normal"/>
    <w:autoRedefine/>
    <w:uiPriority w:val="39"/>
    <w:rsid w:val="005A221A"/>
    <w:pPr>
      <w:ind w:left="240"/>
    </w:pPr>
  </w:style>
  <w:style w:type="table" w:styleId="TableGrid">
    <w:name w:val="Table Grid"/>
    <w:basedOn w:val="TableNormal"/>
    <w:rsid w:val="000B41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WPDefaults">
    <w:name w:val="WP Defaults"/>
    <w:basedOn w:val="Normal"/>
    <w:rsid w:val="00E81052"/>
    <w:rPr>
      <w:szCs w:val="20"/>
      <w:lang w:val="en-GB"/>
    </w:rPr>
  </w:style>
  <w:style w:type="paragraph" w:customStyle="1" w:styleId="Outline1">
    <w:name w:val="Outline 1"/>
    <w:basedOn w:val="Normal"/>
    <w:rsid w:val="00E81052"/>
    <w:pPr>
      <w:ind w:left="720"/>
    </w:pPr>
    <w:rPr>
      <w:sz w:val="20"/>
      <w:szCs w:val="20"/>
      <w:lang w:val="en-GB"/>
    </w:rPr>
  </w:style>
  <w:style w:type="paragraph" w:styleId="BodyText">
    <w:name w:val="Body Text"/>
    <w:basedOn w:val="Normal"/>
    <w:rsid w:val="00E81052"/>
    <w:rPr>
      <w:szCs w:val="20"/>
    </w:rPr>
  </w:style>
  <w:style w:type="paragraph" w:customStyle="1" w:styleId="Outline6">
    <w:name w:val="Outline 6"/>
    <w:basedOn w:val="Normal"/>
    <w:rsid w:val="0094075F"/>
    <w:pPr>
      <w:ind w:left="4320"/>
    </w:pPr>
    <w:rPr>
      <w:sz w:val="20"/>
      <w:szCs w:val="20"/>
      <w:lang w:val="en-GB"/>
    </w:rPr>
  </w:style>
  <w:style w:type="paragraph" w:styleId="Footer">
    <w:name w:val="footer"/>
    <w:basedOn w:val="Normal"/>
    <w:link w:val="FooterChar"/>
    <w:uiPriority w:val="99"/>
    <w:rsid w:val="0094075F"/>
    <w:pPr>
      <w:tabs>
        <w:tab w:val="center" w:pos="4320"/>
        <w:tab w:val="right" w:pos="8640"/>
      </w:tabs>
    </w:pPr>
    <w:rPr>
      <w:sz w:val="20"/>
      <w:szCs w:val="20"/>
      <w:lang w:val="en-GB"/>
    </w:rPr>
  </w:style>
  <w:style w:type="character" w:styleId="PageNumber">
    <w:name w:val="page number"/>
    <w:basedOn w:val="DefaultParagraphFont"/>
    <w:rsid w:val="0094075F"/>
  </w:style>
  <w:style w:type="character" w:styleId="FootnoteReference">
    <w:name w:val="footnote reference"/>
    <w:basedOn w:val="DefaultParagraphFont"/>
    <w:semiHidden/>
    <w:rsid w:val="0094075F"/>
    <w:rPr>
      <w:vertAlign w:val="superscript"/>
    </w:rPr>
  </w:style>
  <w:style w:type="paragraph" w:customStyle="1" w:styleId="OmniPage03">
    <w:name w:val="OmniPage #03"/>
    <w:basedOn w:val="Normal"/>
    <w:rsid w:val="0094075F"/>
    <w:pPr>
      <w:widowControl w:val="0"/>
      <w:autoSpaceDE w:val="0"/>
      <w:autoSpaceDN w:val="0"/>
      <w:adjustRightInd w:val="0"/>
      <w:spacing w:line="260" w:lineRule="auto"/>
    </w:pPr>
    <w:rPr>
      <w:sz w:val="20"/>
      <w:szCs w:val="20"/>
    </w:rPr>
  </w:style>
  <w:style w:type="paragraph" w:styleId="EndnoteText">
    <w:name w:val="endnote text"/>
    <w:basedOn w:val="Normal"/>
    <w:semiHidden/>
    <w:rsid w:val="00406AB5"/>
    <w:pPr>
      <w:widowControl w:val="0"/>
      <w:autoSpaceDE w:val="0"/>
      <w:autoSpaceDN w:val="0"/>
      <w:adjustRightInd w:val="0"/>
    </w:pPr>
    <w:rPr>
      <w:rFonts w:ascii="Courier" w:hAnsi="Courier"/>
      <w:sz w:val="20"/>
    </w:rPr>
  </w:style>
  <w:style w:type="paragraph" w:styleId="TOAHeading">
    <w:name w:val="toa heading"/>
    <w:basedOn w:val="Normal"/>
    <w:next w:val="Normal"/>
    <w:semiHidden/>
    <w:rsid w:val="00406AB5"/>
    <w:pPr>
      <w:widowControl w:val="0"/>
      <w:tabs>
        <w:tab w:val="right" w:pos="9360"/>
      </w:tabs>
      <w:suppressAutoHyphens/>
      <w:autoSpaceDE w:val="0"/>
      <w:autoSpaceDN w:val="0"/>
      <w:adjustRightInd w:val="0"/>
      <w:spacing w:line="240" w:lineRule="atLeast"/>
    </w:pPr>
    <w:rPr>
      <w:rFonts w:ascii="Courier" w:hAnsi="Courier"/>
      <w:sz w:val="20"/>
      <w:szCs w:val="20"/>
    </w:rPr>
  </w:style>
  <w:style w:type="paragraph" w:customStyle="1" w:styleId="Level1">
    <w:name w:val="Level 1"/>
    <w:rsid w:val="00406AB5"/>
    <w:pPr>
      <w:autoSpaceDE w:val="0"/>
      <w:autoSpaceDN w:val="0"/>
      <w:adjustRightInd w:val="0"/>
      <w:ind w:left="720"/>
    </w:pPr>
    <w:rPr>
      <w:szCs w:val="24"/>
    </w:rPr>
  </w:style>
  <w:style w:type="paragraph" w:styleId="TOC3">
    <w:name w:val="toc 3"/>
    <w:basedOn w:val="Normal"/>
    <w:next w:val="Normal"/>
    <w:autoRedefine/>
    <w:uiPriority w:val="39"/>
    <w:rsid w:val="00E839A5"/>
    <w:pPr>
      <w:ind w:left="480"/>
    </w:pPr>
  </w:style>
  <w:style w:type="paragraph" w:styleId="Header">
    <w:name w:val="header"/>
    <w:basedOn w:val="Normal"/>
    <w:rsid w:val="000B306E"/>
    <w:pPr>
      <w:tabs>
        <w:tab w:val="center" w:pos="4320"/>
        <w:tab w:val="right" w:pos="8640"/>
      </w:tabs>
    </w:pPr>
  </w:style>
  <w:style w:type="character" w:customStyle="1" w:styleId="Citation">
    <w:name w:val="[Citation]"/>
    <w:rsid w:val="00CA6E6B"/>
  </w:style>
  <w:style w:type="paragraph" w:styleId="NormalWeb">
    <w:name w:val="Normal (Web)"/>
    <w:basedOn w:val="Normal"/>
    <w:uiPriority w:val="99"/>
    <w:rsid w:val="009848E7"/>
    <w:pPr>
      <w:spacing w:before="100" w:beforeAutospacing="1" w:after="100" w:afterAutospacing="1"/>
    </w:pPr>
  </w:style>
  <w:style w:type="character" w:customStyle="1" w:styleId="RefList">
    <w:name w:val="[RefList]"/>
    <w:rsid w:val="00EA72C0"/>
  </w:style>
  <w:style w:type="paragraph" w:styleId="BalloonText">
    <w:name w:val="Balloon Text"/>
    <w:basedOn w:val="Normal"/>
    <w:semiHidden/>
    <w:rsid w:val="0040278F"/>
    <w:rPr>
      <w:rFonts w:ascii="Tahoma" w:hAnsi="Tahoma" w:cs="Tahoma"/>
      <w:sz w:val="16"/>
      <w:szCs w:val="16"/>
    </w:rPr>
  </w:style>
  <w:style w:type="paragraph" w:customStyle="1" w:styleId="StyleCaptionBefore0ptAfter0pt">
    <w:name w:val="Style Caption + Before:  0 pt After:  0 pt"/>
    <w:basedOn w:val="Caption"/>
    <w:next w:val="Caption"/>
    <w:rsid w:val="003771BF"/>
    <w:rPr>
      <w:b/>
      <w:bCs w:val="0"/>
      <w:sz w:val="24"/>
    </w:rPr>
  </w:style>
  <w:style w:type="paragraph" w:styleId="Caption">
    <w:name w:val="caption"/>
    <w:basedOn w:val="Normal"/>
    <w:next w:val="Normal"/>
    <w:unhideWhenUsed/>
    <w:qFormat/>
    <w:rsid w:val="00684F89"/>
    <w:pPr>
      <w:spacing w:line="240" w:lineRule="auto"/>
      <w:ind w:left="720" w:right="720"/>
    </w:pPr>
    <w:rPr>
      <w:bCs/>
      <w:szCs w:val="18"/>
    </w:rPr>
  </w:style>
  <w:style w:type="character" w:styleId="CommentReference">
    <w:name w:val="annotation reference"/>
    <w:basedOn w:val="DefaultParagraphFont"/>
    <w:semiHidden/>
    <w:rsid w:val="00306BBE"/>
    <w:rPr>
      <w:sz w:val="16"/>
      <w:szCs w:val="16"/>
    </w:rPr>
  </w:style>
  <w:style w:type="paragraph" w:styleId="CommentText">
    <w:name w:val="annotation text"/>
    <w:basedOn w:val="Normal"/>
    <w:semiHidden/>
    <w:rsid w:val="00306BBE"/>
    <w:rPr>
      <w:sz w:val="20"/>
      <w:szCs w:val="20"/>
    </w:rPr>
  </w:style>
  <w:style w:type="paragraph" w:styleId="CommentSubject">
    <w:name w:val="annotation subject"/>
    <w:basedOn w:val="CommentText"/>
    <w:next w:val="CommentText"/>
    <w:semiHidden/>
    <w:rsid w:val="00306BBE"/>
    <w:rPr>
      <w:b/>
      <w:bCs/>
    </w:rPr>
  </w:style>
  <w:style w:type="paragraph" w:customStyle="1" w:styleId="Default">
    <w:name w:val="Default"/>
    <w:rsid w:val="000157BF"/>
    <w:pPr>
      <w:autoSpaceDE w:val="0"/>
      <w:autoSpaceDN w:val="0"/>
      <w:adjustRightInd w:val="0"/>
    </w:pPr>
    <w:rPr>
      <w:rFonts w:ascii="Helvetica" w:hAnsi="Helvetica" w:cs="Helvetica"/>
      <w:color w:val="000000"/>
      <w:sz w:val="24"/>
      <w:szCs w:val="24"/>
    </w:rPr>
  </w:style>
  <w:style w:type="paragraph" w:customStyle="1" w:styleId="CM2">
    <w:name w:val="CM2"/>
    <w:basedOn w:val="Default"/>
    <w:next w:val="Default"/>
    <w:rsid w:val="000157BF"/>
    <w:rPr>
      <w:rFonts w:cs="Times New Roman"/>
      <w:color w:val="auto"/>
    </w:rPr>
  </w:style>
  <w:style w:type="paragraph" w:customStyle="1" w:styleId="CM3">
    <w:name w:val="CM3"/>
    <w:basedOn w:val="Default"/>
    <w:next w:val="Default"/>
    <w:rsid w:val="000157BF"/>
    <w:rPr>
      <w:rFonts w:cs="Times New Roman"/>
      <w:color w:val="auto"/>
    </w:rPr>
  </w:style>
  <w:style w:type="paragraph" w:customStyle="1" w:styleId="CM4">
    <w:name w:val="CM4"/>
    <w:basedOn w:val="Default"/>
    <w:next w:val="Default"/>
    <w:rsid w:val="000157BF"/>
    <w:pPr>
      <w:spacing w:line="178" w:lineRule="atLeast"/>
    </w:pPr>
    <w:rPr>
      <w:rFonts w:cs="Times New Roman"/>
      <w:color w:val="auto"/>
    </w:rPr>
  </w:style>
  <w:style w:type="paragraph" w:customStyle="1" w:styleId="CM13">
    <w:name w:val="CM13"/>
    <w:basedOn w:val="Default"/>
    <w:next w:val="Default"/>
    <w:rsid w:val="000157BF"/>
    <w:pPr>
      <w:spacing w:after="80"/>
    </w:pPr>
    <w:rPr>
      <w:rFonts w:cs="Times New Roman"/>
      <w:color w:val="auto"/>
    </w:rPr>
  </w:style>
  <w:style w:type="paragraph" w:customStyle="1" w:styleId="CM12">
    <w:name w:val="CM12"/>
    <w:basedOn w:val="Default"/>
    <w:next w:val="Default"/>
    <w:rsid w:val="000157BF"/>
    <w:pPr>
      <w:spacing w:after="365"/>
    </w:pPr>
    <w:rPr>
      <w:rFonts w:cs="Times New Roman"/>
      <w:color w:val="auto"/>
    </w:rPr>
  </w:style>
  <w:style w:type="paragraph" w:customStyle="1" w:styleId="CM14">
    <w:name w:val="CM14"/>
    <w:basedOn w:val="Default"/>
    <w:next w:val="Default"/>
    <w:rsid w:val="000157BF"/>
    <w:pPr>
      <w:spacing w:after="150"/>
    </w:pPr>
    <w:rPr>
      <w:rFonts w:cs="Times New Roman"/>
      <w:color w:val="auto"/>
    </w:rPr>
  </w:style>
  <w:style w:type="paragraph" w:styleId="HTMLPreformatted">
    <w:name w:val="HTML Preformatted"/>
    <w:basedOn w:val="Normal"/>
    <w:rsid w:val="00740B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szCs w:val="20"/>
    </w:rPr>
  </w:style>
  <w:style w:type="character" w:styleId="Strong">
    <w:name w:val="Strong"/>
    <w:basedOn w:val="DefaultParagraphFont"/>
    <w:qFormat/>
    <w:rsid w:val="003F6BB9"/>
    <w:rPr>
      <w:b/>
      <w:bCs/>
    </w:rPr>
  </w:style>
  <w:style w:type="paragraph" w:customStyle="1" w:styleId="Text">
    <w:name w:val="Text"/>
    <w:basedOn w:val="Normal"/>
    <w:link w:val="TextChar"/>
    <w:rsid w:val="00813103"/>
    <w:pPr>
      <w:spacing w:before="240"/>
    </w:pPr>
  </w:style>
  <w:style w:type="character" w:customStyle="1" w:styleId="TextChar">
    <w:name w:val="Text Char"/>
    <w:basedOn w:val="DefaultParagraphFont"/>
    <w:link w:val="Text"/>
    <w:rsid w:val="00813103"/>
    <w:rPr>
      <w:rFonts w:ascii="Arial" w:hAnsi="Arial"/>
      <w:sz w:val="22"/>
      <w:szCs w:val="24"/>
      <w:lang w:val="en-US" w:eastAsia="en-US" w:bidi="ar-SA"/>
    </w:rPr>
  </w:style>
  <w:style w:type="paragraph" w:styleId="Revision">
    <w:name w:val="Revision"/>
    <w:hidden/>
    <w:uiPriority w:val="99"/>
    <w:semiHidden/>
    <w:rsid w:val="000D5B21"/>
    <w:rPr>
      <w:rFonts w:ascii="Arial" w:hAnsi="Arial"/>
      <w:sz w:val="24"/>
      <w:szCs w:val="24"/>
    </w:rPr>
  </w:style>
  <w:style w:type="character" w:customStyle="1" w:styleId="Heading1Char">
    <w:name w:val="Heading 1 Char"/>
    <w:basedOn w:val="DefaultParagraphFont"/>
    <w:link w:val="Heading1"/>
    <w:uiPriority w:val="9"/>
    <w:rsid w:val="003F6BB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F6BB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F6BB9"/>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3F6BB9"/>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3F6BB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3F6BB9"/>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3F6BB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F6BB9"/>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3F6BB9"/>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3F6BB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F6BB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3F6BB9"/>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3F6BB9"/>
    <w:rPr>
      <w:rFonts w:asciiTheme="majorHAnsi" w:eastAsiaTheme="majorEastAsia" w:hAnsiTheme="majorHAnsi" w:cstheme="majorBidi"/>
      <w:i/>
      <w:iCs/>
      <w:color w:val="4F81BD" w:themeColor="accent1"/>
      <w:spacing w:val="15"/>
      <w:sz w:val="24"/>
      <w:szCs w:val="24"/>
    </w:rPr>
  </w:style>
  <w:style w:type="character" w:styleId="Emphasis">
    <w:name w:val="Emphasis"/>
    <w:basedOn w:val="DefaultParagraphFont"/>
    <w:uiPriority w:val="20"/>
    <w:qFormat/>
    <w:rsid w:val="003F6BB9"/>
    <w:rPr>
      <w:i/>
      <w:iCs/>
    </w:rPr>
  </w:style>
  <w:style w:type="paragraph" w:styleId="NoSpacing">
    <w:name w:val="No Spacing"/>
    <w:uiPriority w:val="1"/>
    <w:qFormat/>
    <w:rsid w:val="003F6BB9"/>
    <w:pPr>
      <w:spacing w:after="0" w:line="240" w:lineRule="auto"/>
    </w:pPr>
  </w:style>
  <w:style w:type="paragraph" w:styleId="ListParagraph">
    <w:name w:val="List Paragraph"/>
    <w:basedOn w:val="Normal"/>
    <w:uiPriority w:val="34"/>
    <w:qFormat/>
    <w:rsid w:val="003F6BB9"/>
    <w:pPr>
      <w:ind w:left="720"/>
      <w:contextualSpacing/>
    </w:pPr>
  </w:style>
  <w:style w:type="paragraph" w:styleId="Quote">
    <w:name w:val="Quote"/>
    <w:basedOn w:val="Normal"/>
    <w:next w:val="Normal"/>
    <w:link w:val="QuoteChar"/>
    <w:uiPriority w:val="29"/>
    <w:qFormat/>
    <w:rsid w:val="003F6BB9"/>
    <w:rPr>
      <w:i/>
      <w:iCs/>
      <w:color w:val="000000" w:themeColor="text1"/>
    </w:rPr>
  </w:style>
  <w:style w:type="character" w:customStyle="1" w:styleId="QuoteChar">
    <w:name w:val="Quote Char"/>
    <w:basedOn w:val="DefaultParagraphFont"/>
    <w:link w:val="Quote"/>
    <w:uiPriority w:val="29"/>
    <w:rsid w:val="003F6BB9"/>
    <w:rPr>
      <w:i/>
      <w:iCs/>
      <w:color w:val="000000" w:themeColor="text1"/>
    </w:rPr>
  </w:style>
  <w:style w:type="paragraph" w:styleId="IntenseQuote">
    <w:name w:val="Intense Quote"/>
    <w:basedOn w:val="Normal"/>
    <w:next w:val="Normal"/>
    <w:link w:val="IntenseQuoteChar"/>
    <w:uiPriority w:val="30"/>
    <w:qFormat/>
    <w:rsid w:val="003F6BB9"/>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3F6BB9"/>
    <w:rPr>
      <w:b/>
      <w:bCs/>
      <w:i/>
      <w:iCs/>
      <w:color w:val="4F81BD" w:themeColor="accent1"/>
    </w:rPr>
  </w:style>
  <w:style w:type="character" w:styleId="SubtleEmphasis">
    <w:name w:val="Subtle Emphasis"/>
    <w:basedOn w:val="DefaultParagraphFont"/>
    <w:uiPriority w:val="19"/>
    <w:qFormat/>
    <w:rsid w:val="003F6BB9"/>
    <w:rPr>
      <w:i/>
      <w:iCs/>
      <w:color w:val="808080" w:themeColor="text1" w:themeTint="7F"/>
    </w:rPr>
  </w:style>
  <w:style w:type="character" w:styleId="IntenseEmphasis">
    <w:name w:val="Intense Emphasis"/>
    <w:basedOn w:val="DefaultParagraphFont"/>
    <w:uiPriority w:val="21"/>
    <w:qFormat/>
    <w:rsid w:val="003F6BB9"/>
    <w:rPr>
      <w:b/>
      <w:bCs/>
      <w:i/>
      <w:iCs/>
      <w:color w:val="4F81BD" w:themeColor="accent1"/>
    </w:rPr>
  </w:style>
  <w:style w:type="character" w:styleId="SubtleReference">
    <w:name w:val="Subtle Reference"/>
    <w:basedOn w:val="DefaultParagraphFont"/>
    <w:uiPriority w:val="31"/>
    <w:qFormat/>
    <w:rsid w:val="003F6BB9"/>
    <w:rPr>
      <w:smallCaps/>
      <w:color w:val="C0504D" w:themeColor="accent2"/>
      <w:u w:val="single"/>
    </w:rPr>
  </w:style>
  <w:style w:type="character" w:styleId="IntenseReference">
    <w:name w:val="Intense Reference"/>
    <w:basedOn w:val="DefaultParagraphFont"/>
    <w:uiPriority w:val="32"/>
    <w:qFormat/>
    <w:rsid w:val="003F6BB9"/>
    <w:rPr>
      <w:b/>
      <w:bCs/>
      <w:smallCaps/>
      <w:color w:val="C0504D" w:themeColor="accent2"/>
      <w:spacing w:val="5"/>
      <w:u w:val="single"/>
    </w:rPr>
  </w:style>
  <w:style w:type="character" w:styleId="BookTitle">
    <w:name w:val="Book Title"/>
    <w:basedOn w:val="DefaultParagraphFont"/>
    <w:uiPriority w:val="33"/>
    <w:qFormat/>
    <w:rsid w:val="003F6BB9"/>
    <w:rPr>
      <w:b/>
      <w:bCs/>
      <w:smallCaps/>
      <w:spacing w:val="5"/>
    </w:rPr>
  </w:style>
  <w:style w:type="paragraph" w:styleId="TOCHeading">
    <w:name w:val="TOC Heading"/>
    <w:basedOn w:val="Heading1"/>
    <w:next w:val="Normal"/>
    <w:uiPriority w:val="39"/>
    <w:unhideWhenUsed/>
    <w:qFormat/>
    <w:rsid w:val="003F6BB9"/>
    <w:pPr>
      <w:outlineLvl w:val="9"/>
    </w:pPr>
  </w:style>
  <w:style w:type="character" w:customStyle="1" w:styleId="FooterChar">
    <w:name w:val="Footer Char"/>
    <w:basedOn w:val="DefaultParagraphFont"/>
    <w:link w:val="Footer"/>
    <w:uiPriority w:val="99"/>
    <w:rsid w:val="00ED5F42"/>
    <w:rPr>
      <w:sz w:val="20"/>
      <w:szCs w:val="20"/>
      <w:lang w:val="en-GB"/>
    </w:rPr>
  </w:style>
  <w:style w:type="paragraph" w:customStyle="1" w:styleId="EndNoteBibliographyTitle">
    <w:name w:val="EndNote Bibliography Title"/>
    <w:basedOn w:val="Normal"/>
    <w:link w:val="EndNoteBibliographyTitleChar"/>
    <w:rsid w:val="0016169D"/>
    <w:pPr>
      <w:jc w:val="center"/>
    </w:pPr>
    <w:rPr>
      <w:rFonts w:ascii="Calibri" w:hAnsi="Calibri"/>
      <w:noProof/>
      <w:sz w:val="20"/>
    </w:rPr>
  </w:style>
  <w:style w:type="character" w:customStyle="1" w:styleId="EndNoteBibliographyTitleChar">
    <w:name w:val="EndNote Bibliography Title Char"/>
    <w:basedOn w:val="Heading2Char"/>
    <w:link w:val="EndNoteBibliographyTitle"/>
    <w:rsid w:val="0016169D"/>
    <w:rPr>
      <w:rFonts w:ascii="Calibri" w:eastAsiaTheme="majorEastAsia" w:hAnsi="Calibri" w:cstheme="majorBidi"/>
      <w:b w:val="0"/>
      <w:bCs w:val="0"/>
      <w:noProof/>
      <w:color w:val="4F81BD" w:themeColor="accent1"/>
      <w:sz w:val="20"/>
      <w:szCs w:val="26"/>
    </w:rPr>
  </w:style>
  <w:style w:type="paragraph" w:customStyle="1" w:styleId="EndNoteBibliography">
    <w:name w:val="EndNote Bibliography"/>
    <w:basedOn w:val="Normal"/>
    <w:link w:val="EndNoteBibliographyChar"/>
    <w:rsid w:val="0016169D"/>
    <w:pPr>
      <w:spacing w:line="240" w:lineRule="auto"/>
      <w:jc w:val="left"/>
    </w:pPr>
    <w:rPr>
      <w:rFonts w:ascii="Calibri" w:hAnsi="Calibri"/>
      <w:noProof/>
      <w:sz w:val="20"/>
    </w:rPr>
  </w:style>
  <w:style w:type="character" w:customStyle="1" w:styleId="EndNoteBibliographyChar">
    <w:name w:val="EndNote Bibliography Char"/>
    <w:basedOn w:val="Heading2Char"/>
    <w:link w:val="EndNoteBibliography"/>
    <w:rsid w:val="0016169D"/>
    <w:rPr>
      <w:rFonts w:ascii="Calibri" w:eastAsiaTheme="majorEastAsia" w:hAnsi="Calibri" w:cstheme="majorBidi"/>
      <w:b w:val="0"/>
      <w:bCs w:val="0"/>
      <w:noProof/>
      <w:color w:val="4F81BD" w:themeColor="accent1"/>
      <w:sz w:val="20"/>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5100907">
      <w:bodyDiv w:val="1"/>
      <w:marLeft w:val="0"/>
      <w:marRight w:val="0"/>
      <w:marTop w:val="0"/>
      <w:marBottom w:val="0"/>
      <w:divBdr>
        <w:top w:val="none" w:sz="0" w:space="0" w:color="auto"/>
        <w:left w:val="none" w:sz="0" w:space="0" w:color="auto"/>
        <w:bottom w:val="none" w:sz="0" w:space="0" w:color="auto"/>
        <w:right w:val="none" w:sz="0" w:space="0" w:color="auto"/>
      </w:divBdr>
    </w:div>
    <w:div w:id="1688018767">
      <w:bodyDiv w:val="1"/>
      <w:marLeft w:val="0"/>
      <w:marRight w:val="0"/>
      <w:marTop w:val="0"/>
      <w:marBottom w:val="0"/>
      <w:divBdr>
        <w:top w:val="none" w:sz="0" w:space="0" w:color="auto"/>
        <w:left w:val="none" w:sz="0" w:space="0" w:color="auto"/>
        <w:bottom w:val="none" w:sz="0" w:space="0" w:color="auto"/>
        <w:right w:val="none" w:sz="0" w:space="0" w:color="auto"/>
      </w:divBdr>
    </w:div>
    <w:div w:id="2105491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5D3108-CF4F-4F32-8A88-B1F541D08E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TotalTime>
  <Pages>7</Pages>
  <Words>2011</Words>
  <Characters>11466</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Aerosol Generation by Cough OMB Approval</vt:lpstr>
    </vt:vector>
  </TitlesOfParts>
  <Company>CDC - NIOSH - MGTN</Company>
  <LinksUpToDate>false</LinksUpToDate>
  <CharactersWithSpaces>13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erosol Generation by Cough OMB Approval</dc:title>
  <dc:creator>wdl7</dc:creator>
  <cp:lastModifiedBy>Macaluso, Renita (CDC/DDPHSS/OS/OSI)</cp:lastModifiedBy>
  <cp:revision>12</cp:revision>
  <cp:lastPrinted>2007-11-14T20:42:00Z</cp:lastPrinted>
  <dcterms:created xsi:type="dcterms:W3CDTF">2021-02-13T16:44:00Z</dcterms:created>
  <dcterms:modified xsi:type="dcterms:W3CDTF">2021-02-16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1-02-13T16:44:58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04831827-79ff-4e1e-a5d9-b12922d334d3</vt:lpwstr>
  </property>
  <property fmtid="{D5CDD505-2E9C-101B-9397-08002B2CF9AE}" pid="8" name="MSIP_Label_7b94a7b8-f06c-4dfe-bdcc-9b548fd58c31_ContentBits">
    <vt:lpwstr>0</vt:lpwstr>
  </property>
</Properties>
</file>